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commentRangeStart w:id="0"/>
      <w:r w:rsidRPr="00CA0871">
        <w:rPr>
          <w:b/>
          <w:bCs/>
          <w:sz w:val="28"/>
          <w:szCs w:val="28"/>
        </w:rPr>
        <w:t>Summaries</w:t>
      </w:r>
      <w:commentRangeEnd w:id="0"/>
      <w:r w:rsidR="00725976">
        <w:rPr>
          <w:rStyle w:val="CommentReference"/>
        </w:rPr>
        <w:commentReference w:id="0"/>
      </w:r>
    </w:p>
    <w:p w14:paraId="64708435" w14:textId="277C843B" w:rsidR="00CA0871" w:rsidRDefault="00EB15E1">
      <w:pPr>
        <w:rPr>
          <w:ins w:id="1" w:author="Ong, Cheng Soon (Data61, Black Mountain) [2]" w:date="2021-08-23T12:26:00Z"/>
          <w:i/>
          <w:iCs/>
        </w:rPr>
      </w:pPr>
      <w:r w:rsidRPr="00EF2393">
        <w:rPr>
          <w:i/>
          <w:iCs/>
          <w:rPrChange w:id="2" w:author="Ong, Cheng Soon (Data61, Black Mountain) [2]" w:date="2021-08-23T12:26:00Z">
            <w:rPr/>
          </w:rPrChange>
        </w:rPr>
        <w:t xml:space="preserve">Reviewer: 1 </w:t>
      </w:r>
      <w:r w:rsidRPr="00EF2393">
        <w:rPr>
          <w:i/>
          <w:iCs/>
          <w:rPrChange w:id="3" w:author="Ong, Cheng Soon (Data61, Black Mountain) [2]" w:date="2021-08-23T12:26:00Z">
            <w:rPr/>
          </w:rPrChange>
        </w:rPr>
        <w:br/>
        <w:t xml:space="preserve">Summary: The author suggest a combination of semi-automated experimentation and machine learning to optimize RBS sequences in an iterative fashion (design-build-test-learn cycles). </w:t>
      </w:r>
      <w:r w:rsidRPr="00EF2393">
        <w:rPr>
          <w:i/>
          <w:iCs/>
          <w:rPrChange w:id="4" w:author="Ong, Cheng Soon (Data61, Black Mountain) [2]" w:date="2021-08-23T12:26:00Z">
            <w:rPr/>
          </w:rPrChange>
        </w:rPr>
        <w:br/>
      </w:r>
      <w:r w:rsidRPr="00EF2393">
        <w:rPr>
          <w:i/>
          <w:iCs/>
          <w:rPrChange w:id="5" w:author="Ong, Cheng Soon (Data61, Black Mountain) [2]" w:date="2021-08-23T12:26:00Z">
            <w:rPr/>
          </w:rPrChange>
        </w:rPr>
        <w:br/>
        <w:t xml:space="preserve">Reviewer: 2 </w:t>
      </w:r>
      <w:r w:rsidRPr="00EF2393">
        <w:rPr>
          <w:i/>
          <w:iCs/>
          <w:rPrChange w:id="6" w:author="Ong, Cheng Soon (Data61, Black Mountain) [2]" w:date="2021-08-23T12:26:00Z">
            <w:rPr/>
          </w:rPrChange>
        </w:rP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rsidRPr="00EF2393">
        <w:rPr>
          <w:i/>
          <w:iCs/>
          <w:rPrChange w:id="7" w:author="Ong, Cheng Soon (Data61, Black Mountain) [2]" w:date="2021-08-23T12:26:00Z">
            <w:rPr/>
          </w:rPrChange>
        </w:rPr>
        <w:br/>
      </w:r>
      <w:r w:rsidRPr="00EF2393">
        <w:rPr>
          <w:i/>
          <w:iCs/>
          <w:rPrChange w:id="8" w:author="Ong, Cheng Soon (Data61, Black Mountain) [2]" w:date="2021-08-23T12:26:00Z">
            <w:rPr/>
          </w:rPrChange>
        </w:rPr>
        <w:br/>
        <w:t xml:space="preserve">Reviewer: 3 </w:t>
      </w:r>
      <w:r w:rsidRPr="00EF2393">
        <w:rPr>
          <w:i/>
          <w:iCs/>
          <w:rPrChange w:id="9" w:author="Ong, Cheng Soon (Data61, Black Mountain) [2]" w:date="2021-08-23T12:26:00Z">
            <w:rPr/>
          </w:rPrChange>
        </w:rPr>
        <w:br/>
        <w:t xml:space="preserve">Summary: The manuscript from Zhang and colleagues describes the application of active learning in order to predict and recommend best RBS sequences for an iterative DBTL cycle. The authors showed that 4 experimental iterations involving a 10% of the full design space was enough in order to identify RBS combinations with high performance. </w:t>
      </w:r>
    </w:p>
    <w:p w14:paraId="770C5BFD" w14:textId="025BD809" w:rsidR="00EF2393" w:rsidRPr="00EF2393" w:rsidRDefault="00EF2393">
      <w:pPr>
        <w:rPr>
          <w:b/>
          <w:bCs/>
          <w:rPrChange w:id="10" w:author="Ong, Cheng Soon (Data61, Black Mountain) [2]" w:date="2021-08-23T12:26:00Z">
            <w:rPr/>
          </w:rPrChange>
        </w:rPr>
      </w:pPr>
      <w:ins w:id="11" w:author="Ong, Cheng Soon (Data61, Black Mountain) [2]" w:date="2021-08-23T12:27:00Z">
        <w:r>
          <w:rPr>
            <w:b/>
            <w:bCs/>
          </w:rPr>
          <w:t xml:space="preserve">Thank you to the reviewers and editor for recognising the benefits of our integrated approach for using </w:t>
        </w:r>
      </w:ins>
      <w:ins w:id="12" w:author="Ong, Cheng Soon (Data61, Black Mountain) [2]" w:date="2021-08-23T12:28:00Z">
        <w:r>
          <w:rPr>
            <w:b/>
            <w:bCs/>
          </w:rPr>
          <w:t>machine learning to design RBS binding sites, that produced TIR that is 34% higher than benchmark with only 4 experimental iterations.</w:t>
        </w:r>
      </w:ins>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5BC3B500" w:rsidR="008D17FF" w:rsidRDefault="008D17FF">
      <w:pPr>
        <w:rPr>
          <w:b/>
          <w:bCs/>
        </w:rPr>
      </w:pPr>
      <w:r>
        <w:rPr>
          <w:b/>
          <w:bCs/>
        </w:rPr>
        <w:t xml:space="preserve">First of all, we wanted to thank the Reviewer </w:t>
      </w:r>
      <w:ins w:id="13" w:author="Ong, Cheng Soon (Data61, Black Mountain) [2]" w:date="2021-08-23T12:32:00Z">
        <w:r w:rsidR="00C80446">
          <w:rPr>
            <w:b/>
            <w:bCs/>
          </w:rPr>
          <w:t xml:space="preserve">1 </w:t>
        </w:r>
      </w:ins>
      <w:r>
        <w:rPr>
          <w:b/>
          <w:bCs/>
        </w:rPr>
        <w:t>for th</w:t>
      </w:r>
      <w:r w:rsidR="0051600D">
        <w:rPr>
          <w:b/>
          <w:bCs/>
        </w:rPr>
        <w:t>eir</w:t>
      </w:r>
      <w:r>
        <w:rPr>
          <w:b/>
          <w:bCs/>
        </w:rPr>
        <w:t xml:space="preserve"> work on this review, we appreciate the </w:t>
      </w:r>
      <w:ins w:id="14" w:author="Ong, Cheng Soon (Data61, Black Mountain) [2]" w:date="2021-08-23T12:29:00Z">
        <w:r w:rsidR="00EF2393">
          <w:rPr>
            <w:b/>
            <w:bCs/>
          </w:rPr>
          <w:t xml:space="preserve">reviewing </w:t>
        </w:r>
      </w:ins>
      <w:r>
        <w:rPr>
          <w:b/>
          <w:bCs/>
        </w:rPr>
        <w:t xml:space="preserve">effort </w:t>
      </w:r>
      <w:del w:id="15" w:author="Ong, Cheng Soon (Data61, Black Mountain) [2]" w:date="2021-08-23T12:29:00Z">
        <w:r w:rsidDel="00EF2393">
          <w:rPr>
            <w:b/>
            <w:bCs/>
          </w:rPr>
          <w:delText>which allowed us to improve the manuscript</w:delText>
        </w:r>
      </w:del>
      <w:ins w:id="16" w:author="Ong, Cheng Soon (Data61, Black Mountain) [2]" w:date="2021-08-23T12:29:00Z">
        <w:r w:rsidR="00EF2393">
          <w:rPr>
            <w:b/>
            <w:bCs/>
          </w:rPr>
          <w:t>and hope to address all your concerns</w:t>
        </w:r>
      </w:ins>
      <w:r>
        <w:rPr>
          <w:b/>
          <w:bCs/>
        </w:rPr>
        <w:t>.</w:t>
      </w:r>
    </w:p>
    <w:p w14:paraId="40196177" w14:textId="102EAE27" w:rsidR="00877DCB" w:rsidRDefault="00C80446">
      <w:ins w:id="17" w:author="Ong, Cheng Soon (Data61, Black Mountain) [2]" w:date="2021-08-23T12:30:00Z">
        <w:r>
          <w:rPr>
            <w:b/>
            <w:bCs/>
          </w:rPr>
          <w:t>Our workflow is the first to demonstrate that an integrated combination of machine learning and synthetic biology</w:t>
        </w:r>
      </w:ins>
      <w:ins w:id="18" w:author="Ong, Cheng Soon (Data61, Black Mountain) [2]" w:date="2021-08-23T12:31:00Z">
        <w:r>
          <w:rPr>
            <w:b/>
            <w:bCs/>
          </w:rPr>
          <w:t xml:space="preserve"> is successful. Its uniqueness is not in each individual method, but in the cross disciplinary in</w:t>
        </w:r>
      </w:ins>
      <w:ins w:id="19" w:author="Ong, Cheng Soon (Data61, Black Mountain) [2]" w:date="2021-08-23T12:32:00Z">
        <w:r>
          <w:rPr>
            <w:b/>
            <w:bCs/>
          </w:rPr>
          <w:t xml:space="preserve">tegration of methods into a wholistic workflow. </w:t>
        </w:r>
      </w:ins>
      <w:del w:id="20" w:author="Ong, Cheng Soon (Data61, Black Mountain) [2]" w:date="2021-08-23T12:32:00Z">
        <w:r w:rsidR="008D17FF" w:rsidRPr="5FF9F296" w:rsidDel="00C80446">
          <w:rPr>
            <w:b/>
            <w:bCs/>
          </w:rPr>
          <w:delText xml:space="preserve">To address the issue of lack of uniqueness - </w:delText>
        </w:r>
        <w:r w:rsidR="003F5DAA" w:rsidRPr="5FF9F296" w:rsidDel="00C80446">
          <w:rPr>
            <w:b/>
            <w:bCs/>
          </w:rPr>
          <w:delText>i</w:delText>
        </w:r>
        <w:r w:rsidR="00A950F7" w:rsidRPr="5FF9F296" w:rsidDel="00C80446">
          <w:rPr>
            <w:b/>
            <w:bCs/>
          </w:rPr>
          <w:delText>t is true</w:delText>
        </w:r>
      </w:del>
      <w:ins w:id="21" w:author="Ong, Cheng Soon (Data61, Black Mountain) [2]" w:date="2021-08-23T12:32:00Z">
        <w:r>
          <w:rPr>
            <w:b/>
            <w:bCs/>
          </w:rPr>
          <w:t>We agree with Reviewer 1</w:t>
        </w:r>
      </w:ins>
      <w:r w:rsidR="00A950F7" w:rsidRPr="5FF9F296">
        <w:rPr>
          <w:b/>
          <w:bCs/>
        </w:rPr>
        <w:t xml:space="preserve"> that pieces of our workflow, namely </w:t>
      </w:r>
      <w:r w:rsidR="37FB3C50" w:rsidRPr="5FF9F296">
        <w:rPr>
          <w:b/>
          <w:bCs/>
        </w:rPr>
        <w:t xml:space="preserve">Weighted degree k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Bandits and high-throughput DBTL cycling has 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tool</w:t>
      </w:r>
      <w:ins w:id="22" w:author="Ong, Cheng Soon (Data61, Black Mountain) [3]" w:date="2021-08-23T21:23:00Z">
        <w:r w:rsidR="001B4D22">
          <w:rPr>
            <w:b/>
            <w:bCs/>
          </w:rPr>
          <w:t>, and demonstrates that it works well together</w:t>
        </w:r>
      </w:ins>
      <w:r w:rsidR="00CA2F02" w:rsidRPr="5FF9F296">
        <w:rPr>
          <w:b/>
          <w:bCs/>
        </w:rPr>
        <w:t xml:space="preserve">. </w:t>
      </w:r>
      <w:commentRangeStart w:id="23"/>
      <w:r w:rsidR="00CA2F02" w:rsidRPr="5FF9F296">
        <w:rPr>
          <w:b/>
          <w:bCs/>
        </w:rPr>
        <w:t>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commentRangeEnd w:id="23"/>
      <w:r w:rsidR="008D17FF">
        <w:rPr>
          <w:rStyle w:val="CommentReference"/>
        </w:rPr>
        <w:commentReference w:id="23"/>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008D17FF" w:rsidRPr="5FF9F296">
        <w:rPr>
          <w:b/>
          <w:bCs/>
        </w:rPr>
        <w:fldChar w:fldCharType="begin" w:fldLock="1"/>
      </w:r>
      <w:r w:rsidR="008D17FF" w:rsidRPr="5FF9F296">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lainTextFormattedCitation":"[1]","previouslyFormattedCitation":"[1]"},"properties":{"noteIndex":0},"schema":"https://github.com/citation-style-language/schema/raw/master/csl-citation.json"}</w:instrText>
      </w:r>
      <w:r w:rsidR="008D17FF" w:rsidRPr="5FF9F296">
        <w:rPr>
          <w:b/>
          <w:bCs/>
        </w:rPr>
        <w:fldChar w:fldCharType="separate"/>
      </w:r>
      <w:r w:rsidR="00F1536F" w:rsidRPr="5FF9F296">
        <w:rPr>
          <w:noProof/>
        </w:rPr>
        <w:t>[1]</w:t>
      </w:r>
      <w:r w:rsidR="008D17FF" w:rsidRPr="5FF9F296">
        <w:rPr>
          <w:b/>
          <w:bCs/>
        </w:rPr>
        <w:fldChar w:fldCharType="end"/>
      </w:r>
      <w:r w:rsidR="005B1F1D" w:rsidRPr="5FF9F296">
        <w:rPr>
          <w:b/>
          <w:bCs/>
        </w:rPr>
        <w:t>, Costello &amp; Garcia Martin</w:t>
      </w:r>
      <w:r w:rsidR="001173A2" w:rsidRPr="5FF9F296">
        <w:rPr>
          <w:b/>
          <w:bCs/>
        </w:rPr>
        <w:t xml:space="preserve"> </w:t>
      </w:r>
      <w:r w:rsidR="008D17FF" w:rsidRPr="5FF9F296">
        <w:rPr>
          <w:b/>
          <w:bCs/>
        </w:rPr>
        <w:fldChar w:fldCharType="begin" w:fldLock="1"/>
      </w:r>
      <w:r w:rsidR="008D17FF"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008D17FF" w:rsidRPr="5FF9F296">
        <w:rPr>
          <w:b/>
          <w:bCs/>
        </w:rPr>
        <w:fldChar w:fldCharType="separate"/>
      </w:r>
      <w:r w:rsidR="00F1536F" w:rsidRPr="5FF9F296">
        <w:rPr>
          <w:noProof/>
        </w:rPr>
        <w:t>[2]</w:t>
      </w:r>
      <w:r w:rsidR="008D17FF" w:rsidRPr="5FF9F296">
        <w:rPr>
          <w:b/>
          <w:bCs/>
        </w:rPr>
        <w:fldChar w:fldCharType="end"/>
      </w:r>
      <w:r w:rsidR="00F95142" w:rsidRPr="5FF9F296">
        <w:rPr>
          <w:b/>
          <w:bCs/>
        </w:rPr>
        <w:t xml:space="preserve"> </w:t>
      </w:r>
      <w:r w:rsidR="005B1F1D" w:rsidRPr="5FF9F296">
        <w:rPr>
          <w:b/>
          <w:bCs/>
        </w:rPr>
        <w:t xml:space="preserve">and </w:t>
      </w:r>
      <w:r w:rsidR="00EE4FBA" w:rsidRPr="5FF9F296">
        <w:rPr>
          <w:b/>
          <w:bCs/>
        </w:rPr>
        <w:t xml:space="preserve">Hollerer </w:t>
      </w:r>
      <w:r w:rsidR="00EE4FBA" w:rsidRPr="5FF9F296">
        <w:rPr>
          <w:b/>
          <w:bCs/>
          <w:i/>
          <w:iCs/>
        </w:rPr>
        <w:t>et al.</w:t>
      </w:r>
      <w:r w:rsidR="001173A2" w:rsidRPr="5FF9F296">
        <w:rPr>
          <w:b/>
          <w:bCs/>
          <w:i/>
          <w:iCs/>
        </w:rPr>
        <w:t xml:space="preserve"> </w:t>
      </w:r>
      <w:r w:rsidR="008D17FF" w:rsidRPr="5FF9F296">
        <w:rPr>
          <w:b/>
          <w:bCs/>
          <w:i/>
          <w:iCs/>
        </w:rPr>
        <w:fldChar w:fldCharType="begin" w:fldLock="1"/>
      </w:r>
      <w:r w:rsidR="008D17FF"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8D17FF" w:rsidRPr="5FF9F296">
        <w:rPr>
          <w:b/>
          <w:bCs/>
          <w:i/>
          <w:iCs/>
        </w:rPr>
        <w:fldChar w:fldCharType="separate"/>
      </w:r>
      <w:r w:rsidR="00F1536F" w:rsidRPr="5FF9F296">
        <w:rPr>
          <w:noProof/>
        </w:rPr>
        <w:t>[3]</w:t>
      </w:r>
      <w:r w:rsidR="008D17FF"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w:t>
      </w:r>
      <w:ins w:id="24" w:author="Ong, Cheng Soon (Data61, Black Mountain) [3]" w:date="2021-08-23T21:24:00Z">
        <w:r w:rsidR="001B4D22">
          <w:rPr>
            <w:b/>
            <w:bCs/>
          </w:rPr>
          <w:t>es</w:t>
        </w:r>
      </w:ins>
      <w:del w:id="25" w:author="Ong, Cheng Soon (Data61, Black Mountain) [3]" w:date="2021-08-23T21:24:00Z">
        <w:r w:rsidR="007F1BED" w:rsidRPr="5FF9F296" w:rsidDel="001B4D22">
          <w:rPr>
            <w:b/>
            <w:bCs/>
          </w:rPr>
          <w:delText>ing</w:delText>
        </w:r>
      </w:del>
      <w:r w:rsidR="007F1BED" w:rsidRPr="5FF9F296">
        <w:rPr>
          <w:b/>
          <w:bCs/>
        </w:rPr>
        <w:t>.</w:t>
      </w:r>
      <w:r w:rsidR="008D17FF">
        <w:br/>
      </w:r>
      <w:r w:rsidR="008D17FF">
        <w:br/>
      </w:r>
      <w:r w:rsidR="00EB15E1">
        <w:t xml:space="preserve">Reviewer: 2 </w:t>
      </w:r>
      <w:r w:rsidR="008D17FF">
        <w:br/>
      </w:r>
      <w:r w:rsidR="00EB15E1">
        <w:lastRenderedPageBreak/>
        <w:t xml:space="preserve">Strengths: This is an important demonstration of the potential that machine learning has as a tool for designing RBSs. The paper is of high quality, technically solid, well written and mostly clear. I believe that the contribution of this work is valuable and is worth being published in Synthetic Biology. </w:t>
      </w:r>
    </w:p>
    <w:p w14:paraId="00A17490" w14:textId="5BB22685" w:rsidR="00AC49BF" w:rsidRDefault="00AC49BF">
      <w:r w:rsidRPr="00AC49BF">
        <w:rPr>
          <w:b/>
          <w:bCs/>
        </w:rPr>
        <w:t xml:space="preserve">Thank </w:t>
      </w:r>
      <w:ins w:id="26" w:author="Ong, Cheng Soon (Data61, Black Mountain) [3]" w:date="2021-08-23T21:25:00Z">
        <w:r w:rsidR="008F1372">
          <w:rPr>
            <w:b/>
            <w:bCs/>
          </w:rPr>
          <w:t>y</w:t>
        </w:r>
      </w:ins>
      <w:del w:id="27" w:author="Ong, Cheng Soon (Data61, Black Mountain) [3]" w:date="2021-08-23T21:25:00Z">
        <w:r w:rsidRPr="00AC49BF" w:rsidDel="008F1372">
          <w:rPr>
            <w:b/>
            <w:bCs/>
          </w:rPr>
          <w:delText>Y</w:delText>
        </w:r>
      </w:del>
      <w:r w:rsidRPr="00AC49BF">
        <w:rPr>
          <w:b/>
          <w:bCs/>
        </w:rPr>
        <w:t>ou</w:t>
      </w:r>
      <w:r>
        <w:rPr>
          <w:b/>
          <w:bCs/>
        </w:rPr>
        <w:t xml:space="preserve">, we appreciate your </w:t>
      </w:r>
      <w:ins w:id="28" w:author="Ong, Cheng Soon (Data61, Black Mountain) [3]" w:date="2021-08-23T21:25:00Z">
        <w:r w:rsidR="008F1372">
          <w:rPr>
            <w:b/>
            <w:bCs/>
          </w:rPr>
          <w:t>support</w:t>
        </w:r>
      </w:ins>
      <w:del w:id="29" w:author="Ong, Cheng Soon (Data61, Black Mountain) [3]" w:date="2021-08-23T21:25:00Z">
        <w:r w:rsidR="008D17FF" w:rsidDel="008F1372">
          <w:rPr>
            <w:b/>
            <w:bCs/>
          </w:rPr>
          <w:delText>comment</w:delText>
        </w:r>
      </w:del>
      <w:r w:rsidR="009C23A2">
        <w:rPr>
          <w:b/>
          <w:bCs/>
        </w:rPr>
        <w:t xml:space="preserve"> and your help with improving this manuscript</w:t>
      </w:r>
      <w:r w:rsidRPr="00AC49BF">
        <w:rPr>
          <w:b/>
          <w:bCs/>
        </w:rPr>
        <w:t>.</w:t>
      </w:r>
      <w:r w:rsidR="00EB15E1">
        <w:br/>
      </w:r>
      <w:r w:rsidR="00EB15E1">
        <w:br/>
        <w:t xml:space="preserve">Reviewer: 3 </w:t>
      </w:r>
      <w:r w:rsidR="00EB15E1">
        <w:br/>
        <w:t xml:space="preserve">Strengths: Reading this study is really enjoyabl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55D0172C" w:rsidR="00CA0871" w:rsidRDefault="009C23A2" w:rsidP="009F7649">
      <w:r w:rsidRPr="00AC49BF">
        <w:rPr>
          <w:b/>
          <w:bCs/>
        </w:rPr>
        <w:t xml:space="preserve">Thank </w:t>
      </w:r>
      <w:ins w:id="30" w:author="Ong, Cheng Soon (Data61, Black Mountain) [3]" w:date="2021-08-23T21:25:00Z">
        <w:r w:rsidR="008F1372">
          <w:rPr>
            <w:b/>
            <w:bCs/>
          </w:rPr>
          <w:t>y</w:t>
        </w:r>
      </w:ins>
      <w:del w:id="31" w:author="Ong, Cheng Soon (Data61, Black Mountain) [3]" w:date="2021-08-23T21:25:00Z">
        <w:r w:rsidRPr="00AC49BF" w:rsidDel="008F1372">
          <w:rPr>
            <w:b/>
            <w:bCs/>
          </w:rPr>
          <w:delText>Y</w:delText>
        </w:r>
      </w:del>
      <w:r w:rsidRPr="00AC49BF">
        <w:rPr>
          <w:b/>
          <w:bCs/>
        </w:rPr>
        <w:t>ou</w:t>
      </w:r>
      <w:r>
        <w:rPr>
          <w:b/>
          <w:bCs/>
        </w:rPr>
        <w:t xml:space="preserve">, we appreciate your </w:t>
      </w:r>
      <w:ins w:id="32" w:author="Ong, Cheng Soon (Data61, Black Mountain) [3]" w:date="2021-08-23T21:25:00Z">
        <w:r w:rsidR="008F1372">
          <w:rPr>
            <w:b/>
            <w:bCs/>
          </w:rPr>
          <w:t>support</w:t>
        </w:r>
      </w:ins>
      <w:del w:id="33" w:author="Ong, Cheng Soon (Data61, Black Mountain) [3]" w:date="2021-08-23T21:25:00Z">
        <w:r w:rsidDel="008F1372">
          <w:rPr>
            <w:b/>
            <w:bCs/>
          </w:rPr>
          <w:delText>comment</w:delText>
        </w:r>
      </w:del>
      <w:r>
        <w:rPr>
          <w:b/>
          <w:bCs/>
        </w:rPr>
        <w:t xml:space="preserve">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w:t>
      </w:r>
      <w:commentRangeStart w:id="34"/>
      <w:r w:rsidR="56647287">
        <w:t>In</w:t>
      </w:r>
      <w:commentRangeEnd w:id="34"/>
      <w:r>
        <w:rPr>
          <w:rStyle w:val="CommentReference"/>
        </w:rPr>
        <w:commentReference w:id="34"/>
      </w:r>
      <w:r w:rsidR="56647287">
        <w:t xml:space="preserve">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7D493456" w14:textId="44F9031D" w:rsidR="000D6536" w:rsidRDefault="00E30AD9">
      <w:del w:id="35" w:author="Ong, Cheng Soon (Data61, Black Mountain) [3]" w:date="2021-08-23T21:26:00Z">
        <w:r w:rsidRPr="003E4F39" w:rsidDel="00A643C8">
          <w:rPr>
            <w:b/>
            <w:bCs/>
          </w:rPr>
          <w:delText>The authors</w:delText>
        </w:r>
      </w:del>
      <w:ins w:id="36" w:author="Ong, Cheng Soon (Data61, Black Mountain) [3]" w:date="2021-08-23T21:25:00Z">
        <w:r w:rsidR="00A643C8">
          <w:rPr>
            <w:b/>
            <w:bCs/>
          </w:rPr>
          <w:t>W</w:t>
        </w:r>
      </w:ins>
      <w:ins w:id="37" w:author="Ong, Cheng Soon (Data61, Black Mountain) [3]" w:date="2021-08-23T21:26:00Z">
        <w:r w:rsidR="00A643C8">
          <w:rPr>
            <w:b/>
            <w:bCs/>
          </w:rPr>
          <w:t>e</w:t>
        </w:r>
      </w:ins>
      <w:r w:rsidRPr="003E4F39">
        <w:rPr>
          <w:b/>
          <w:bCs/>
        </w:rPr>
        <w:t xml:space="preserve"> have added </w:t>
      </w:r>
      <w:commentRangeStart w:id="38"/>
      <w:r w:rsidR="003E4F39" w:rsidRPr="003E4F39">
        <w:rPr>
          <w:b/>
          <w:bCs/>
        </w:rPr>
        <w:t xml:space="preserve">numerous additional details </w:t>
      </w:r>
      <w:commentRangeEnd w:id="38"/>
      <w:r w:rsidR="00A643C8">
        <w:rPr>
          <w:rStyle w:val="CommentReference"/>
        </w:rPr>
        <w:commentReference w:id="38"/>
      </w:r>
      <w:r w:rsidR="003E4F39" w:rsidRPr="003E4F39">
        <w:rPr>
          <w:b/>
          <w:bCs/>
        </w:rPr>
        <w:t>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F9583F">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lainTextFormattedCitation":"[1]–[4]","previouslyFormattedCitation":"[1]–[4]"},"properties":{"noteIndex":0},"schema":"https://github.com/citation-style-language/schema/raw/master/csl-citation.json"}</w:instrText>
      </w:r>
      <w:r w:rsidR="00932FF2">
        <w:fldChar w:fldCharType="separate"/>
      </w:r>
      <w:r w:rsidR="00932FF2" w:rsidRPr="00932FF2">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r w:rsidR="00EB15E1">
        <w:br/>
      </w:r>
      <w:r w:rsidR="00EB15E1">
        <w:br/>
        <w:t xml:space="preserve">- It is unclear why the authors choose very strong RBSs as a design goal. This challenge has been amply solved in prior studies and in most optimization cases (e.g. in metabolic pathway optimization) the goal is certainly not to have the strongest RBSs (here fine tuning is key to avoid metabolic burden). Also the claim that the authors have found RBSs “exceeding the currently known strong RBSs” (quote from abstract) is unjustified and also meaningless to a large degree. RBSs are know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RBSs“ (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0064A0E9" w:rsidR="001857EE" w:rsidRPr="001857EE" w:rsidRDefault="00725976">
      <w:pPr>
        <w:rPr>
          <w:b/>
          <w:bCs/>
        </w:rPr>
      </w:pPr>
      <w:ins w:id="39" w:author="Ong, Cheng Soon (Data61, Black Mountain) [4]" w:date="2021-08-23T21:28:00Z">
        <w:r>
          <w:rPr>
            <w:b/>
            <w:bCs/>
          </w:rPr>
          <w:lastRenderedPageBreak/>
          <w:t xml:space="preserve">This comment confounds several different concerns. </w:t>
        </w:r>
      </w:ins>
      <w:r w:rsidR="00FD72FE" w:rsidRPr="001857EE">
        <w:rPr>
          <w:b/>
          <w:bCs/>
        </w:rPr>
        <w:t>Due to the complex nature of this comment</w:t>
      </w:r>
      <w:r w:rsidR="001857EE">
        <w:rPr>
          <w:b/>
          <w:bCs/>
        </w:rPr>
        <w:t>,</w:t>
      </w:r>
      <w:r w:rsidR="00FD72FE" w:rsidRPr="001857EE">
        <w:rPr>
          <w:b/>
          <w:bCs/>
        </w:rPr>
        <w:t xml:space="preserve"> we have tried to break down our answer</w:t>
      </w:r>
      <w:r w:rsidR="001857EE" w:rsidRPr="001857EE">
        <w:rPr>
          <w:b/>
          <w:bCs/>
        </w:rPr>
        <w:t xml:space="preserve"> into points addressing specific questions:</w:t>
      </w:r>
    </w:p>
    <w:p w14:paraId="0DCFFA35" w14:textId="3B5705F1" w:rsidR="002466E8" w:rsidRDefault="001857EE">
      <w:pPr>
        <w:rPr>
          <w:b/>
          <w:bCs/>
        </w:rPr>
      </w:pPr>
      <w:r w:rsidRPr="5FF9F296">
        <w:rPr>
          <w:b/>
          <w:bCs/>
        </w:rPr>
        <w:t>a)</w:t>
      </w:r>
      <w:r w:rsidR="00E42D4E" w:rsidRPr="5FF9F296">
        <w:rPr>
          <w:b/>
          <w:bCs/>
        </w:rPr>
        <w:t xml:space="preserve"> </w:t>
      </w:r>
      <w:r w:rsidR="00551052" w:rsidRPr="5FF9F296">
        <w:rPr>
          <w:b/>
          <w:bCs/>
        </w:rPr>
        <w:t>“</w:t>
      </w:r>
      <w:r w:rsidR="00551052">
        <w:t xml:space="preserve">It is unclear why the authors </w:t>
      </w:r>
      <w:commentRangeStart w:id="40"/>
      <w:r w:rsidR="00551052">
        <w:t>choose very strong RBSs as a design goal</w:t>
      </w:r>
      <w:r w:rsidR="00551052" w:rsidRPr="5FF9F296">
        <w:rPr>
          <w:b/>
          <w:bCs/>
        </w:rPr>
        <w:t xml:space="preserve"> </w:t>
      </w:r>
      <w:commentRangeEnd w:id="40"/>
      <w:r w:rsidR="00725976">
        <w:rPr>
          <w:rStyle w:val="CommentReference"/>
        </w:rPr>
        <w:commentReference w:id="40"/>
      </w:r>
      <w:r w:rsidR="00551052" w:rsidRPr="5FF9F296">
        <w:rPr>
          <w:b/>
          <w:bCs/>
        </w:rPr>
        <w:t xml:space="preserve">“ - </w:t>
      </w:r>
      <w:commentRangeStart w:id="41"/>
      <w:r w:rsidR="00E42D4E" w:rsidRPr="5FF9F296">
        <w:rPr>
          <w:b/>
          <w:bCs/>
        </w:rPr>
        <w:t xml:space="preserve">We have chosen </w:t>
      </w:r>
      <w:r w:rsidR="00CA19F7" w:rsidRPr="5FF9F296">
        <w:rPr>
          <w:b/>
          <w:bCs/>
        </w:rPr>
        <w:t>maximising the TIR as our design goal to showcase how the Bandits algorithm</w:t>
      </w:r>
      <w:commentRangeEnd w:id="41"/>
      <w:r w:rsidR="00725976">
        <w:rPr>
          <w:rStyle w:val="CommentReference"/>
        </w:rPr>
        <w:commentReference w:id="41"/>
      </w:r>
      <w:r w:rsidR="00CA19F7" w:rsidRPr="5FF9F296">
        <w:rPr>
          <w:b/>
          <w:bCs/>
        </w:rPr>
        <w:t xml:space="preserve">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DC5D78"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w:t>
      </w:r>
      <w:commentRangeStart w:id="42"/>
      <w:r w:rsidR="00695CC3" w:rsidRPr="5FF9F296">
        <w:rPr>
          <w:b/>
          <w:bCs/>
        </w:rPr>
        <w:t xml:space="preserve">(compare, for example, </w:t>
      </w:r>
      <w:r w:rsidR="00326267" w:rsidRPr="5FF9F296">
        <w:rPr>
          <w:b/>
          <w:bCs/>
        </w:rPr>
        <w:t xml:space="preserve">work by Jervis </w:t>
      </w:r>
      <w:r w:rsidR="00326267" w:rsidRPr="5FF9F296">
        <w:rPr>
          <w:b/>
          <w:bCs/>
          <w:i/>
          <w:iCs/>
        </w:rPr>
        <w:t>et al.</w:t>
      </w:r>
      <w:r w:rsidR="00326267" w:rsidRPr="5FF9F296">
        <w:rPr>
          <w:b/>
          <w:bCs/>
        </w:rPr>
        <w:t xml:space="preserve"> </w:t>
      </w:r>
      <w:r w:rsidRPr="5FF9F296">
        <w:rPr>
          <w:b/>
          <w:bCs/>
        </w:rPr>
        <w:fldChar w:fldCharType="begin" w:fldLock="1"/>
      </w:r>
      <w:r w:rsidRPr="5FF9F296">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lainTextFormattedCitation":"[1]","previouslyFormattedCitation":"[1]"},"properties":{"noteIndex":0},"schema":"https://github.com/citation-style-language/schema/raw/master/csl-citation.json"}</w:instrText>
      </w:r>
      <w:r w:rsidRPr="5FF9F296">
        <w:rPr>
          <w:b/>
          <w:bCs/>
        </w:rPr>
        <w:fldChar w:fldCharType="separate"/>
      </w:r>
      <w:r w:rsidR="00E94E60" w:rsidRPr="5FF9F296">
        <w:rPr>
          <w:noProof/>
        </w:rPr>
        <w:t>[1]</w:t>
      </w:r>
      <w:r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Hollerer</w:t>
      </w:r>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160274" w:rsidRPr="5FF9F296">
        <w:rPr>
          <w:noProof/>
        </w:rPr>
        <w:t>[3]</w:t>
      </w:r>
      <w:r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r w:rsidR="00456597" w:rsidRPr="5FF9F296">
        <w:rPr>
          <w:b/>
          <w:bCs/>
        </w:rPr>
        <w:t>similar to our work</w:t>
      </w:r>
      <w:r w:rsidR="00F6732C" w:rsidRPr="5FF9F296">
        <w:rPr>
          <w:b/>
          <w:bCs/>
        </w:rPr>
        <w:t>)</w:t>
      </w:r>
      <w:commentRangeEnd w:id="42"/>
      <w:r w:rsidR="00725976">
        <w:rPr>
          <w:rStyle w:val="CommentReference"/>
        </w:rPr>
        <w:commentReference w:id="42"/>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00CB043F">
      <w:pPr>
        <w:rPr>
          <w:b/>
          <w:bCs/>
        </w:rPr>
      </w:pPr>
      <w:commentRangeStart w:id="43"/>
      <w:commentRangeStart w:id="44"/>
      <w:commentRangeStart w:id="45"/>
      <w:r>
        <w:rPr>
          <w:noProof/>
        </w:rPr>
        <w:drawing>
          <wp:inline distT="0" distB="0" distL="0" distR="0" wp14:anchorId="38A0AD1A" wp14:editId="3D3D422F">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43"/>
      <w:r>
        <w:rPr>
          <w:rStyle w:val="CommentReference"/>
        </w:rPr>
        <w:commentReference w:id="43"/>
      </w:r>
      <w:commentRangeEnd w:id="44"/>
      <w:r w:rsidR="00082853">
        <w:rPr>
          <w:rStyle w:val="CommentReference"/>
        </w:rPr>
        <w:commentReference w:id="44"/>
      </w:r>
      <w:commentRangeEnd w:id="45"/>
      <w:r w:rsidR="00725976">
        <w:rPr>
          <w:rStyle w:val="CommentReference"/>
        </w:rPr>
        <w:commentReference w:id="45"/>
      </w:r>
    </w:p>
    <w:p w14:paraId="20015B35" w14:textId="30D98532"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pBb series of plasmids</w:t>
      </w:r>
      <w:r w:rsidR="006D6B73">
        <w:rPr>
          <w:b/>
          <w:bCs/>
        </w:rPr>
        <w:t>”.</w:t>
      </w:r>
      <w:r w:rsidR="00EA3D44">
        <w:rPr>
          <w:b/>
          <w:bCs/>
        </w:rPr>
        <w:t xml:space="preserve"> </w:t>
      </w:r>
      <w:r w:rsidR="00D31C48">
        <w:rPr>
          <w:b/>
          <w:bCs/>
        </w:rPr>
        <w:t>We have modified this sentence to say</w:t>
      </w:r>
      <w:r w:rsidR="00B243BF">
        <w:rPr>
          <w:b/>
          <w:bCs/>
        </w:rPr>
        <w:t xml:space="preserve">: </w:t>
      </w:r>
      <w:commentRangeStart w:id="46"/>
      <w:r w:rsidR="00B243BF">
        <w:rPr>
          <w:b/>
          <w:bCs/>
        </w:rPr>
        <w:t>“</w:t>
      </w:r>
      <w:r w:rsidR="00B243BF" w:rsidRPr="00B243BF">
        <w:rPr>
          <w:b/>
          <w:bCs/>
        </w:rPr>
        <w:t>This sequence is known to have a very high TIR in</w:t>
      </w:r>
      <w:r w:rsidR="003F482F">
        <w:rPr>
          <w:b/>
          <w:bCs/>
        </w:rPr>
        <w:t xml:space="preserve"> a</w:t>
      </w:r>
      <w:r w:rsidR="00B243BF" w:rsidRPr="00B243BF">
        <w:rPr>
          <w:b/>
          <w:bCs/>
        </w:rPr>
        <w:t xml:space="preserve"> similar context (expressing fluorescent protein) and is present in the pBb series of plasmids</w:t>
      </w:r>
      <w:r w:rsidR="00B243BF">
        <w:rPr>
          <w:b/>
          <w:bCs/>
        </w:rPr>
        <w:t xml:space="preserve">” to </w:t>
      </w:r>
      <w:r w:rsidR="009621B5">
        <w:rPr>
          <w:b/>
          <w:bCs/>
        </w:rPr>
        <w:t xml:space="preserve">make </w:t>
      </w:r>
      <w:r w:rsidR="002D04C2">
        <w:rPr>
          <w:b/>
          <w:bCs/>
        </w:rPr>
        <w:t xml:space="preserve">it clear about </w:t>
      </w:r>
      <w:r w:rsidR="00931009">
        <w:rPr>
          <w:b/>
          <w:bCs/>
        </w:rPr>
        <w:t>context dependence.</w:t>
      </w:r>
      <w:r w:rsidR="00214156">
        <w:rPr>
          <w:b/>
          <w:bCs/>
        </w:rPr>
        <w:t xml:space="preserve"> </w:t>
      </w:r>
      <w:commentRangeEnd w:id="46"/>
      <w:r w:rsidR="00725976">
        <w:rPr>
          <w:rStyle w:val="CommentReference"/>
        </w:rPr>
        <w:commentReference w:id="46"/>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w:t>
      </w:r>
      <w:commentRangeStart w:id="47"/>
      <w:r w:rsidR="00A450F3">
        <w:rPr>
          <w:b/>
          <w:bCs/>
        </w:rPr>
        <w:t xml:space="preserve">a very small selection </w:t>
      </w:r>
      <w:commentRangeEnd w:id="47"/>
      <w:r w:rsidR="003236AF">
        <w:rPr>
          <w:rStyle w:val="CommentReference"/>
        </w:rPr>
        <w:commentReference w:id="47"/>
      </w:r>
      <w:r w:rsidR="00A450F3">
        <w:rPr>
          <w:b/>
          <w:bCs/>
        </w:rPr>
        <w:t xml:space="preserve">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w:t>
      </w:r>
      <w:commentRangeStart w:id="48"/>
      <w:r w:rsidR="002C5AA5">
        <w:rPr>
          <w:b/>
          <w:bCs/>
        </w:rPr>
        <w:t xml:space="preserve">libraries </w:t>
      </w:r>
      <w:r w:rsidR="005A6558">
        <w:rPr>
          <w:b/>
          <w:bCs/>
        </w:rPr>
        <w:t xml:space="preserve">which usually </w:t>
      </w:r>
      <w:r w:rsidR="00E823DC">
        <w:rPr>
          <w:b/>
          <w:bCs/>
        </w:rPr>
        <w:t>have up to 100 entries</w:t>
      </w:r>
      <w:commentRangeEnd w:id="48"/>
      <w:r w:rsidR="003236AF">
        <w:rPr>
          <w:rStyle w:val="CommentReference"/>
        </w:rPr>
        <w:commentReference w:id="48"/>
      </w:r>
      <w:r w:rsidR="00E823DC">
        <w:rPr>
          <w:b/>
          <w:bCs/>
        </w:rPr>
        <w:t>,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686FAFE9" w14:textId="741A634E" w:rsidR="00305F61" w:rsidRDefault="000B2A4A" w:rsidP="003E2225">
      <w:pPr>
        <w:rPr>
          <w:b/>
          <w:bCs/>
        </w:rPr>
      </w:pPr>
      <w:commentRangeStart w:id="49"/>
      <w:r>
        <w:rPr>
          <w:b/>
          <w:bCs/>
        </w:rPr>
        <w:t>“</w:t>
      </w:r>
      <w:r w:rsidRPr="000B2A4A">
        <w:rPr>
          <w:b/>
          <w:bCs/>
        </w:rPr>
        <w:t xml:space="preserve">Our data set taken together can be viewed as a reliable (low coefficients of variation) and extensive (high number of entries) library of RBS sequences for </w:t>
      </w:r>
      <w:r w:rsidRPr="000B2A4A">
        <w:rPr>
          <w:b/>
          <w:bCs/>
          <w:i/>
          <w:iCs/>
        </w:rPr>
        <w:t>E. coli</w:t>
      </w:r>
      <w:r w:rsidRPr="000B2A4A">
        <w:rPr>
          <w:b/>
          <w:bCs/>
        </w:rPr>
        <w:t>, some characteristics of which are shown in Table 1.</w:t>
      </w:r>
      <w:r>
        <w:rPr>
          <w:b/>
          <w:bCs/>
        </w:rPr>
        <w:t>”</w:t>
      </w:r>
      <w:commentRangeEnd w:id="49"/>
      <w:r w:rsidR="003236AF">
        <w:rPr>
          <w:rStyle w:val="CommentReference"/>
        </w:rPr>
        <w:commentReference w:id="49"/>
      </w:r>
    </w:p>
    <w:p w14:paraId="753412C4" w14:textId="2888191A"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w:t>
      </w:r>
      <w:commentRangeStart w:id="50"/>
      <w:r w:rsidR="00136B1D">
        <w:t>extremely large sequence space</w:t>
      </w:r>
      <w:commentRangeEnd w:id="50"/>
      <w:r w:rsidR="003236AF">
        <w:rPr>
          <w:rStyle w:val="CommentReference"/>
        </w:rPr>
        <w:commentReference w:id="50"/>
      </w:r>
      <w:r w:rsidR="00136B1D">
        <w:t xml:space="preserv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 xml:space="preserve">is a trivial task </w:t>
      </w:r>
      <w:del w:id="51" w:author="Ong, Cheng Soon (Data61, Black Mountain) [12]" w:date="2021-08-23T21:45:00Z">
        <w:r w:rsidR="00D8192B" w:rsidRPr="5FF9F296" w:rsidDel="003236AF">
          <w:rPr>
            <w:b/>
            <w:bCs/>
          </w:rPr>
          <w:delText xml:space="preserve">– as long as </w:delText>
        </w:r>
      </w:del>
      <w:r w:rsidR="00D8192B" w:rsidRPr="5FF9F296">
        <w:rPr>
          <w:b/>
          <w:bCs/>
        </w:rPr>
        <w:t xml:space="preserve">finding new RBSs </w:t>
      </w:r>
      <w:ins w:id="52" w:author="Ong, Cheng Soon (Data61, Black Mountain) [12]" w:date="2021-08-23T21:46:00Z">
        <w:r w:rsidR="003236AF">
          <w:rPr>
            <w:b/>
            <w:bCs/>
          </w:rPr>
          <w:t>by randomly generating a DNA sequence may be computationally easy</w:t>
        </w:r>
      </w:ins>
      <w:del w:id="53" w:author="Ong, Cheng Soon (Data61, Black Mountain) [12]" w:date="2021-08-23T21:46:00Z">
        <w:r w:rsidR="00D8192B" w:rsidRPr="5FF9F296" w:rsidDel="003236AF">
          <w:rPr>
            <w:b/>
            <w:bCs/>
          </w:rPr>
          <w:delText>is not hard</w:delText>
        </w:r>
      </w:del>
      <w:r w:rsidR="00D8192B" w:rsidRPr="5FF9F296">
        <w:rPr>
          <w:b/>
          <w:bCs/>
        </w:rPr>
        <w:t xml:space="preserve">, </w:t>
      </w:r>
      <w:ins w:id="54" w:author="Ong, Cheng Soon (Data61, Black Mountain) [12]" w:date="2021-08-23T21:46:00Z">
        <w:r w:rsidR="003236AF">
          <w:rPr>
            <w:b/>
            <w:bCs/>
          </w:rPr>
          <w:t xml:space="preserve">but </w:t>
        </w:r>
      </w:ins>
      <w:r w:rsidR="00D8192B" w:rsidRPr="5FF9F296">
        <w:rPr>
          <w:b/>
          <w:bCs/>
        </w:rPr>
        <w:t>finding ones with the desired qualities is</w:t>
      </w:r>
      <w:ins w:id="55" w:author="Ong, Cheng Soon (Data61, Black Mountain) [13]" w:date="2021-08-23T21:49:00Z">
        <w:r w:rsidR="00EC3ADF">
          <w:rPr>
            <w:b/>
            <w:bCs/>
          </w:rPr>
          <w:t xml:space="preserve"> hard</w:t>
        </w:r>
      </w:ins>
      <w:r w:rsidR="009F6599" w:rsidRPr="5FF9F296">
        <w:rPr>
          <w:b/>
          <w:bCs/>
        </w:rPr>
        <w:t xml:space="preserve">. For example, Hollerer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w:t>
      </w:r>
      <w:commentRangeStart w:id="56"/>
      <w:r w:rsidR="009F6599" w:rsidRPr="5FF9F296">
        <w:rPr>
          <w:b/>
          <w:bCs/>
        </w:rPr>
        <w:t xml:space="preserve">one can see </w:t>
      </w:r>
      <w:r w:rsidR="009F6599" w:rsidRPr="5FF9F296">
        <w:rPr>
          <w:b/>
          <w:bCs/>
        </w:rPr>
        <w:lastRenderedPageBreak/>
        <w:t xml:space="preserve">that </w:t>
      </w:r>
      <w:r w:rsidR="00733DA5">
        <w:rPr>
          <w:b/>
          <w:bCs/>
        </w:rPr>
        <w:t>around 75% of</w:t>
      </w:r>
      <w:r w:rsidR="009F6599" w:rsidRPr="5FF9F296">
        <w:rPr>
          <w:b/>
          <w:bCs/>
        </w:rPr>
        <w:t xml:space="preserve"> </w:t>
      </w:r>
      <w:commentRangeStart w:id="57"/>
      <w:r w:rsidR="009F6599" w:rsidRPr="5FF9F296">
        <w:rPr>
          <w:b/>
          <w:bCs/>
        </w:rPr>
        <w:t xml:space="preserve">randomly generated RBSs </w:t>
      </w:r>
      <w:commentRangeEnd w:id="57"/>
      <w:r w:rsidR="00EC3ADF">
        <w:rPr>
          <w:rStyle w:val="CommentReference"/>
        </w:rPr>
        <w:commentReference w:id="57"/>
      </w:r>
      <w:r w:rsidR="009F6599" w:rsidRPr="5FF9F296">
        <w:rPr>
          <w:b/>
          <w:bCs/>
        </w:rPr>
        <w:t>perform worse by at least 25% compared to the strongest sequences.</w:t>
      </w:r>
      <w:commentRangeEnd w:id="56"/>
      <w:r>
        <w:rPr>
          <w:rStyle w:val="CommentReference"/>
        </w:rPr>
        <w:commentReference w:id="56"/>
      </w:r>
      <w:r w:rsidR="009F6599" w:rsidRPr="5FF9F296">
        <w:rPr>
          <w:b/>
          <w:bCs/>
        </w:rPr>
        <w:t xml:space="preserve"> </w:t>
      </w:r>
      <w:r>
        <w:br/>
      </w:r>
      <w:r>
        <w:br/>
      </w:r>
      <w:r w:rsidR="00EB15E1">
        <w:t xml:space="preserve">- the “benchmark RBS” that is used/treated as a standard for very strong RBSs is found also for instance in the pET plasmid series. This RBS may in many cases be quite strong, but its use as a benchmark for very strong RBSs is questionable due to </w:t>
      </w:r>
      <w:commentRangeStart w:id="58"/>
      <w:r w:rsidR="00EB15E1">
        <w:t>context dependence</w:t>
      </w:r>
      <w:commentRangeEnd w:id="58"/>
      <w:r w:rsidR="003236AF">
        <w:rPr>
          <w:rStyle w:val="CommentReference"/>
        </w:rPr>
        <w:commentReference w:id="58"/>
      </w:r>
      <w:r w:rsidR="00EB15E1">
        <w:t xml:space="preserv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Jeschek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context) to be a significant  achievement</w:t>
      </w:r>
      <w:r w:rsidR="6C5C261A" w:rsidRPr="39840BB8">
        <w:rPr>
          <w:b/>
          <w:bCs/>
        </w:rPr>
        <w:t xml:space="preserve"> (contrasted with simply randomly 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commentRangeStart w:id="59"/>
      <w:commentRangeEnd w:id="59"/>
      <w:r>
        <w:rPr>
          <w:rStyle w:val="CommentReference"/>
        </w:rPr>
        <w:commentReference w:id="59"/>
      </w:r>
      <w:commentRangeStart w:id="60"/>
      <w:commentRangeStart w:id="61"/>
      <w:commentRangeEnd w:id="60"/>
      <w:r>
        <w:rPr>
          <w:rStyle w:val="CommentReference"/>
        </w:rPr>
        <w:commentReference w:id="60"/>
      </w:r>
      <w:commentRangeEnd w:id="61"/>
      <w:r>
        <w:rPr>
          <w:rStyle w:val="CommentReference"/>
        </w:rPr>
        <w:commentReference w:id="61"/>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the following paragraph to our subsection “</w:t>
      </w:r>
      <w:r w:rsidR="00A209BF">
        <w:rPr>
          <w:b/>
          <w:bCs/>
        </w:rPr>
        <w:t xml:space="preserve"> </w:t>
      </w:r>
      <w:r w:rsidR="00C17D79" w:rsidRPr="00C17D79">
        <w:rPr>
          <w:b/>
          <w:bCs/>
        </w:rPr>
        <w:t>DESIGN: Performance of the recommendation algorithm</w:t>
      </w:r>
      <w:r w:rsidR="00C17D79">
        <w:rPr>
          <w:b/>
          <w:bCs/>
        </w:rPr>
        <w:t>”:</w:t>
      </w:r>
    </w:p>
    <w:p w14:paraId="2C5297B2" w14:textId="5E548E74" w:rsidR="003807FD"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in view of the fact that there are many predictions algorithms around for RBSs that can be used to design RBSs with quite high confidence. If that goal was to simply increase/maximize the expression level, one could also simply swap the promoter from </w:t>
      </w:r>
      <w:commentRangeStart w:id="62"/>
      <w:r w:rsidR="00EB15E1">
        <w:t>pLac to pT7</w:t>
      </w:r>
      <w:commentRangeEnd w:id="62"/>
      <w:r w:rsidR="00EC3ADF">
        <w:rPr>
          <w:rStyle w:val="CommentReference"/>
        </w:rPr>
        <w:commentReference w:id="62"/>
      </w:r>
      <w:r w:rsidR="00EB15E1">
        <w:t xml:space="preserve">, which is much stronger, or by changing the </w:t>
      </w:r>
      <w:commentRangeStart w:id="63"/>
      <w:r w:rsidR="00EB15E1">
        <w:t xml:space="preserve">copy number of the used plasmid </w:t>
      </w:r>
      <w:commentRangeEnd w:id="63"/>
      <w:r w:rsidR="00EC3ADF">
        <w:rPr>
          <w:rStyle w:val="CommentReference"/>
        </w:rPr>
        <w:commentReference w:id="63"/>
      </w:r>
      <w:r w:rsidR="00EB15E1">
        <w:t xml:space="preserve">(unfortunately there is no reference for the plasmid “pBbB6c-GFP” the authors used in this study, but it seems to be a low copy plasmid originally from the Keasling lab). </w:t>
      </w:r>
    </w:p>
    <w:p w14:paraId="3F8DCEE5" w14:textId="77777777" w:rsidR="00EC3ADF" w:rsidRDefault="00630657" w:rsidP="003E2225">
      <w:pPr>
        <w:rPr>
          <w:ins w:id="64" w:author="Ong, Cheng Soon (Data61, Black Mountain) [15]" w:date="2021-08-23T21:51:00Z"/>
          <w:b/>
          <w:bCs/>
        </w:rPr>
      </w:pPr>
      <w:del w:id="65" w:author="Ong, Cheng Soon (Data61, Black Mountain) [15]" w:date="2021-08-23T21:51:00Z">
        <w:r w:rsidDel="00EC3ADF">
          <w:rPr>
            <w:b/>
            <w:bCs/>
          </w:rPr>
          <w:delText>The authors</w:delText>
        </w:r>
        <w:r w:rsidR="001C0CB8" w:rsidDel="00EC3ADF">
          <w:rPr>
            <w:b/>
            <w:bCs/>
          </w:rPr>
          <w:delText xml:space="preserve"> would like to point out that there is still no </w:delText>
        </w:r>
        <w:r w:rsidR="00AA2937" w:rsidDel="00EC3ADF">
          <w:rPr>
            <w:b/>
            <w:bCs/>
          </w:rPr>
          <w:delText xml:space="preserve">“state-of-the-art” algorithm for RBS design that is </w:delText>
        </w:r>
        <w:r w:rsidR="00813E70" w:rsidDel="00EC3ADF">
          <w:rPr>
            <w:b/>
            <w:bCs/>
          </w:rPr>
          <w:delText xml:space="preserve">commonly </w:delText>
        </w:r>
        <w:r w:rsidR="00AA2937" w:rsidDel="00EC3ADF">
          <w:rPr>
            <w:b/>
            <w:bCs/>
          </w:rPr>
          <w:delText>used by the synthetic biology (and wider) community.</w:delText>
        </w:r>
        <w:r w:rsidR="00C0135A" w:rsidDel="00EC3ADF">
          <w:rPr>
            <w:b/>
            <w:bCs/>
          </w:rPr>
          <w:delText xml:space="preserve"> </w:delText>
        </w:r>
      </w:del>
    </w:p>
    <w:p w14:paraId="66EBE04E" w14:textId="464022AA" w:rsidR="004E3DC6" w:rsidRPr="00683BFB" w:rsidRDefault="00EC3ADF" w:rsidP="003E2225">
      <w:pPr>
        <w:rPr>
          <w:b/>
          <w:bCs/>
        </w:rPr>
      </w:pPr>
      <w:ins w:id="66" w:author="Ong, Cheng Soon (Data61, Black Mountain) [15]" w:date="2021-08-23T21:51:00Z">
        <w:r>
          <w:rPr>
            <w:b/>
            <w:bCs/>
          </w:rPr>
          <w:t>While there are several computational approaches for designing RBSs</w:t>
        </w:r>
      </w:ins>
      <w:ins w:id="67" w:author="Ong, Cheng Soon (Data61, Black Mountain) [15]" w:date="2021-08-23T21:52:00Z">
        <w:r>
          <w:rPr>
            <w:b/>
            <w:bCs/>
          </w:rPr>
          <w:t xml:space="preserve">, we </w:t>
        </w:r>
      </w:ins>
      <w:ins w:id="68" w:author="Ong, Cheng Soon (Data61, Black Mountain) [17]" w:date="2021-08-23T21:53:00Z">
        <w:r>
          <w:rPr>
            <w:b/>
            <w:bCs/>
          </w:rPr>
          <w:t>respectfully disagree that the</w:t>
        </w:r>
      </w:ins>
      <w:ins w:id="69" w:author="Ong, Cheng Soon (Data61, Black Mountain) [17]" w:date="2021-08-23T21:54:00Z">
        <w:r>
          <w:rPr>
            <w:b/>
            <w:bCs/>
          </w:rPr>
          <w:t xml:space="preserve">se can be used with high confidence. </w:t>
        </w:r>
      </w:ins>
      <w:commentRangeStart w:id="70"/>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Salis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Hollerer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commentRangeEnd w:id="70"/>
      <w:r>
        <w:rPr>
          <w:rStyle w:val="CommentReference"/>
        </w:rPr>
        <w:commentReference w:id="70"/>
      </w:r>
    </w:p>
    <w:p w14:paraId="0B4325DB" w14:textId="22DB86CC" w:rsidR="004E3DC6" w:rsidRPr="00915F50" w:rsidRDefault="6BAB9547" w:rsidP="003E2225">
      <w:pPr>
        <w:rPr>
          <w:b/>
          <w:bCs/>
        </w:rPr>
      </w:pPr>
      <w:r w:rsidRPr="5FF9F296">
        <w:rPr>
          <w:b/>
          <w:bCs/>
        </w:rPr>
        <w:lastRenderedPageBreak/>
        <w:t xml:space="preserve">The authors do agree with the comment that if the goal of the work was simply to </w:t>
      </w:r>
      <w:commentRangeStart w:id="71"/>
      <w:r w:rsidRPr="5FF9F296">
        <w:rPr>
          <w:b/>
          <w:bCs/>
        </w:rPr>
        <w:t xml:space="preserve">maximise the expression level, it would be easier to simply </w:t>
      </w:r>
      <w:r w:rsidR="779879EA" w:rsidRPr="5FF9F296">
        <w:rPr>
          <w:b/>
          <w:bCs/>
        </w:rPr>
        <w:t>swap the promoter</w:t>
      </w:r>
      <w:commentRangeEnd w:id="71"/>
      <w:r w:rsidR="00EC3ADF">
        <w:rPr>
          <w:rStyle w:val="CommentReference"/>
        </w:rPr>
        <w:commentReference w:id="71"/>
      </w:r>
      <w:r w:rsidR="779879EA" w:rsidRPr="5FF9F296">
        <w:rPr>
          <w:b/>
          <w:bCs/>
        </w:rPr>
        <w:t xml:space="preserve">.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optimisation framework by altering the objective of the algorithm. </w:t>
      </w:r>
    </w:p>
    <w:p w14:paraId="5CD3B76E" w14:textId="7F465B25"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w:t>
      </w:r>
      <w:commentRangeStart w:id="72"/>
      <w:r w:rsidR="00265F9C" w:rsidRPr="004E3DC6">
        <w:rPr>
          <w:b/>
          <w:bCs/>
        </w:rPr>
        <w:t xml:space="preserve">the last paragraph of the </w:t>
      </w:r>
      <w:r w:rsidRPr="004E3DC6">
        <w:rPr>
          <w:b/>
          <w:bCs/>
        </w:rPr>
        <w:t>“The experimental workflow” subsection</w:t>
      </w:r>
      <w:commentRangeEnd w:id="72"/>
      <w:r w:rsidR="00EC3ADF">
        <w:rPr>
          <w:rStyle w:val="CommentReference"/>
        </w:rPr>
        <w:commentReference w:id="72"/>
      </w:r>
      <w:r w:rsidRPr="004E3DC6">
        <w:rPr>
          <w:b/>
          <w:bCs/>
        </w:rPr>
        <w:t>.</w:t>
      </w:r>
      <w:r w:rsidR="00EB15E1">
        <w:br/>
      </w:r>
      <w:r w:rsidR="00EB15E1">
        <w:br/>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37A097C7" w14:textId="01B77ECA" w:rsidR="00CB4A3E" w:rsidRDefault="006A050C">
      <w:pPr>
        <w:rPr>
          <w:b/>
          <w:bCs/>
        </w:rPr>
      </w:pPr>
      <w:r>
        <w:rPr>
          <w:b/>
          <w:bCs/>
        </w:rPr>
        <w:t>All sequences</w:t>
      </w:r>
      <w:r w:rsidR="00AD527B">
        <w:rPr>
          <w:b/>
          <w:bCs/>
        </w:rPr>
        <w:t>, as described in the Methods section,</w:t>
      </w:r>
      <w:r w:rsidR="2706DDC0" w:rsidRPr="552CBCBA">
        <w:rPr>
          <w:b/>
          <w:bCs/>
        </w:rPr>
        <w:t xml:space="preserve"> have been tested in </w:t>
      </w:r>
      <w:commentRangeStart w:id="73"/>
      <w:r w:rsidR="2706DDC0" w:rsidRPr="552CBCBA">
        <w:rPr>
          <w:b/>
          <w:bCs/>
        </w:rPr>
        <w:t>6 replicates</w:t>
      </w:r>
      <w:commentRangeEnd w:id="73"/>
      <w:r w:rsidR="00EC3ADF">
        <w:rPr>
          <w:rStyle w:val="CommentReference"/>
        </w:rPr>
        <w:commentReference w:id="73"/>
      </w:r>
      <w:r w:rsidR="2706DDC0" w:rsidRPr="552CBCBA">
        <w:rPr>
          <w:b/>
          <w:bCs/>
        </w:rPr>
        <w:t>, not a single one</w:t>
      </w:r>
      <w:r w:rsidR="00AD527B">
        <w:rPr>
          <w:b/>
          <w:bCs/>
        </w:rPr>
        <w:t>.</w:t>
      </w:r>
      <w:r w:rsidR="4AFB8D26" w:rsidRPr="552CBCBA">
        <w:rPr>
          <w:b/>
          <w:bCs/>
        </w:rPr>
        <w:t xml:space="preserve"> 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 xml:space="preserve">supplementary file Code.zip\synbio_rbs\data . </w:t>
      </w:r>
      <w:r w:rsidR="3F317AFA" w:rsidRPr="552CBCBA">
        <w:rPr>
          <w:b/>
          <w:bCs/>
        </w:rPr>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Reis and Salis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6D815860" w:rsidR="00B94798" w:rsidRDefault="00181E03" w:rsidP="00B21B53">
      <w:pPr>
        <w:rPr>
          <w:b/>
          <w:bCs/>
        </w:rPr>
      </w:pPr>
      <w:r>
        <w:rPr>
          <w:b/>
          <w:bCs/>
        </w:rPr>
        <w:t xml:space="preserve">The reported R^2 </w:t>
      </w:r>
      <w:r w:rsidR="003875E8">
        <w:rPr>
          <w:b/>
          <w:bCs/>
        </w:rPr>
        <w:t>value of above 0.8 is actually the best case scenario, others studies for th</w:t>
      </w:r>
      <w:r w:rsidR="00091359">
        <w:rPr>
          <w:b/>
          <w:bCs/>
        </w:rPr>
        <w:t xml:space="preserve">ese models show much lower R^2 values depending on </w:t>
      </w:r>
      <w:r w:rsidR="00EB5B89">
        <w:rPr>
          <w:b/>
          <w:bCs/>
        </w:rPr>
        <w:t xml:space="preserve">the used data-set, </w:t>
      </w:r>
      <w:r w:rsidR="00904CCA">
        <w:rPr>
          <w:b/>
          <w:bCs/>
        </w:rPr>
        <w:t xml:space="preserve">we have updated the second paragraph </w:t>
      </w:r>
      <w:r w:rsidR="00F0463C">
        <w:rPr>
          <w:b/>
          <w:bCs/>
        </w:rPr>
        <w:t xml:space="preserve">of </w:t>
      </w:r>
      <w:r w:rsidR="003307F1">
        <w:rPr>
          <w:b/>
          <w:bCs/>
        </w:rPr>
        <w:t>Introduction section to reflect that:</w:t>
      </w:r>
    </w:p>
    <w:p w14:paraId="256E9DB0" w14:textId="10420A41" w:rsidR="003307F1" w:rsidRPr="003307F1" w:rsidRDefault="004A13B0" w:rsidP="00B21B53">
      <w:r>
        <w:rPr>
          <w:b/>
          <w:bCs/>
        </w:rPr>
        <w:t>“</w:t>
      </w:r>
      <w:r w:rsidR="003307F1" w:rsidRPr="003307F1">
        <w:rPr>
          <w:b/>
          <w:bCs/>
        </w:rPr>
        <w:t>Reported predictions from all of these models range from relatively good R^2 &gt;0.8 to low R^2 &lt;0.2 depending on the data-set \cite{Reis2020}</w:t>
      </w:r>
      <w:r w:rsidR="003307F1">
        <w:rPr>
          <w:b/>
          <w:bCs/>
        </w:rPr>
        <w:t>.</w:t>
      </w:r>
      <w:r>
        <w:rPr>
          <w:b/>
          <w:bCs/>
        </w:rPr>
        <w:t>”</w:t>
      </w:r>
    </w:p>
    <w:p w14:paraId="3EB3AD46" w14:textId="69A8D871" w:rsidR="00B21B53" w:rsidRPr="001D49A7" w:rsidRDefault="00AD52C0" w:rsidP="00B21B53">
      <w:pPr>
        <w:rPr>
          <w:b/>
          <w:bCs/>
          <w:highlight w:val="yellow"/>
        </w:rPr>
      </w:pPr>
      <w:r w:rsidRPr="5FF9F296">
        <w:rPr>
          <w:b/>
          <w:bCs/>
        </w:rPr>
        <w:t>Additionally, t</w:t>
      </w:r>
      <w:r w:rsidR="005E7BC7" w:rsidRPr="5FF9F296">
        <w:rPr>
          <w:b/>
          <w:bCs/>
        </w:rPr>
        <w:t xml:space="preserve">he authors would like to point out that as long as the R^2 value is relatively low, it </w:t>
      </w:r>
      <w:r w:rsidR="00B50E74" w:rsidRPr="5FF9F296">
        <w:rPr>
          <w:b/>
          <w:bCs/>
        </w:rPr>
        <w:t xml:space="preserve">shouldn’t be viewed </w:t>
      </w:r>
      <w:r w:rsidR="00DD1B27" w:rsidRPr="5FF9F296">
        <w:rPr>
          <w:b/>
          <w:bCs/>
        </w:rPr>
        <w:t xml:space="preserve">separately to </w:t>
      </w:r>
      <w:r w:rsidR="00821E5A" w:rsidRPr="5FF9F296">
        <w:rPr>
          <w:b/>
          <w:bCs/>
        </w:rPr>
        <w:t>other</w:t>
      </w:r>
      <w:r w:rsidR="00DD1B27" w:rsidRPr="5FF9F296">
        <w:rPr>
          <w:b/>
          <w:bCs/>
        </w:rPr>
        <w:t xml:space="preserve"> metrics shown in the study, especially the Spearman correlation coefficient which </w:t>
      </w:r>
      <w:r w:rsidR="00F9583F" w:rsidRPr="5FF9F296">
        <w:rPr>
          <w:b/>
          <w:bCs/>
        </w:rPr>
        <w:t>shows much higher values.</w:t>
      </w:r>
      <w:r w:rsidR="00733560" w:rsidRPr="5FF9F296">
        <w:rPr>
          <w:b/>
          <w:bCs/>
        </w:rPr>
        <w:t xml:space="preserve"> </w:t>
      </w:r>
      <w:r w:rsidR="463B4E2F" w:rsidRPr="5FF9F296">
        <w:rPr>
          <w:b/>
          <w:bCs/>
        </w:rPr>
        <w:t xml:space="preserve">When the prediction is used for </w:t>
      </w:r>
      <w:r w:rsidR="38FF58BD" w:rsidRPr="5FF9F296">
        <w:rPr>
          <w:b/>
          <w:bCs/>
        </w:rPr>
        <w:t xml:space="preserve">recommendation tasks </w:t>
      </w:r>
      <w:r w:rsidR="00355FFC" w:rsidRPr="5FF9F296">
        <w:rPr>
          <w:b/>
          <w:bCs/>
        </w:rPr>
        <w:t>like the one</w:t>
      </w:r>
      <w:r w:rsidR="33815C65" w:rsidRPr="5FF9F296">
        <w:rPr>
          <w:b/>
          <w:bCs/>
        </w:rPr>
        <w:t xml:space="preserve"> </w:t>
      </w:r>
      <w:r w:rsidR="38FF58BD" w:rsidRPr="5FF9F296">
        <w:rPr>
          <w:b/>
          <w:bCs/>
        </w:rPr>
        <w:t>considered in this paper,</w:t>
      </w:r>
      <w:r w:rsidR="514CCDC1" w:rsidRPr="5FF9F296">
        <w:rPr>
          <w:b/>
          <w:bCs/>
        </w:rPr>
        <w:t xml:space="preserve"> </w:t>
      </w:r>
      <w:r w:rsidR="36492320" w:rsidRPr="5FF9F296">
        <w:rPr>
          <w:b/>
          <w:bCs/>
        </w:rPr>
        <w:t xml:space="preserve">ranking-based metric like </w:t>
      </w:r>
      <w:r w:rsidR="00F9583F" w:rsidRPr="5FF9F296">
        <w:rPr>
          <w:b/>
          <w:bCs/>
        </w:rPr>
        <w:t xml:space="preserve">Spearman correlation coefficient </w:t>
      </w:r>
      <w:r w:rsidR="00355FFC" w:rsidRPr="5FF9F296">
        <w:rPr>
          <w:b/>
          <w:bCs/>
        </w:rPr>
        <w:t>is a</w:t>
      </w:r>
      <w:r w:rsidR="00F9583F" w:rsidRPr="5FF9F296">
        <w:rPr>
          <w:b/>
          <w:bCs/>
        </w:rPr>
        <w:t xml:space="preserve"> better</w:t>
      </w:r>
      <w:r w:rsidR="7F3F5136" w:rsidRPr="5FF9F296">
        <w:rPr>
          <w:b/>
          <w:bCs/>
        </w:rPr>
        <w:t xml:space="preserve"> </w:t>
      </w:r>
      <w:r w:rsidR="00F9583F" w:rsidRPr="5FF9F296">
        <w:rPr>
          <w:b/>
          <w:bCs/>
        </w:rPr>
        <w:t xml:space="preserve">evaluation metric </w:t>
      </w:r>
      <w:r w:rsidRPr="5FF9F296">
        <w:rPr>
          <w:b/>
          <w:bCs/>
        </w:rPr>
        <w:fldChar w:fldCharType="begin" w:fldLock="1"/>
      </w:r>
      <w:r w:rsidRPr="5FF9F296">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5FF9F296">
        <w:rPr>
          <w:b/>
          <w:bCs/>
        </w:rPr>
        <w:fldChar w:fldCharType="separate"/>
      </w:r>
      <w:r w:rsidR="002A2088" w:rsidRPr="5FF9F296">
        <w:rPr>
          <w:b/>
          <w:bCs/>
          <w:noProof/>
        </w:rPr>
        <w:t>[10], [11]</w:t>
      </w:r>
      <w:r w:rsidRPr="5FF9F296">
        <w:rPr>
          <w:b/>
          <w:bCs/>
        </w:rPr>
        <w:fldChar w:fldCharType="end"/>
      </w:r>
      <w:r w:rsidR="002A2088" w:rsidRPr="5FF9F296">
        <w:rPr>
          <w:b/>
          <w:bCs/>
        </w:rPr>
        <w:t xml:space="preserve">. </w:t>
      </w:r>
      <w:r w:rsidR="2E2D8B05" w:rsidRPr="5FF9F296">
        <w:rPr>
          <w:b/>
          <w:bCs/>
        </w:rPr>
        <w:t xml:space="preserve">Intuitively, in each round, as long as we can </w:t>
      </w:r>
      <w:r w:rsidR="595EB967" w:rsidRPr="5FF9F296">
        <w:rPr>
          <w:b/>
          <w:bCs/>
        </w:rPr>
        <w:t>rank RBS</w:t>
      </w:r>
      <w:r w:rsidR="0057473D" w:rsidRPr="5FF9F296">
        <w:rPr>
          <w:b/>
          <w:bCs/>
        </w:rPr>
        <w:t>s</w:t>
      </w:r>
      <w:r w:rsidR="595EB967" w:rsidRPr="5FF9F296">
        <w:rPr>
          <w:b/>
          <w:bCs/>
        </w:rPr>
        <w:t xml:space="preserve"> properly and </w:t>
      </w:r>
      <w:r w:rsidR="4C24E2CF" w:rsidRPr="5FF9F296">
        <w:rPr>
          <w:b/>
          <w:bCs/>
        </w:rPr>
        <w:t>distinguish</w:t>
      </w:r>
      <w:r w:rsidR="2E2D8B05" w:rsidRPr="5FF9F296">
        <w:rPr>
          <w:b/>
          <w:bCs/>
        </w:rPr>
        <w:t xml:space="preserve"> RBS sequences with </w:t>
      </w:r>
      <w:r w:rsidR="5040F220" w:rsidRPr="5FF9F296">
        <w:rPr>
          <w:b/>
          <w:bCs/>
        </w:rPr>
        <w:t xml:space="preserve">high </w:t>
      </w:r>
      <w:r w:rsidR="00E61788" w:rsidRPr="5FF9F296">
        <w:rPr>
          <w:b/>
          <w:bCs/>
        </w:rPr>
        <w:t>from the ones with</w:t>
      </w:r>
      <w:r w:rsidR="5040F220" w:rsidRPr="5FF9F296">
        <w:rPr>
          <w:b/>
          <w:bCs/>
        </w:rPr>
        <w:t xml:space="preserve"> low</w:t>
      </w:r>
      <w:r w:rsidR="2E2D8B05" w:rsidRPr="5FF9F296">
        <w:rPr>
          <w:b/>
          <w:bCs/>
        </w:rPr>
        <w:t xml:space="preserve"> TIR</w:t>
      </w:r>
      <w:r w:rsidR="1F615A3F" w:rsidRPr="5FF9F296">
        <w:rPr>
          <w:b/>
          <w:bCs/>
        </w:rPr>
        <w:t>s</w:t>
      </w:r>
      <w:r w:rsidR="2E2D8B05" w:rsidRPr="5FF9F296">
        <w:rPr>
          <w:b/>
          <w:bCs/>
        </w:rPr>
        <w:t xml:space="preserve">, we can recommend </w:t>
      </w:r>
      <w:r w:rsidR="007F0818" w:rsidRPr="5FF9F296">
        <w:rPr>
          <w:b/>
          <w:bCs/>
        </w:rPr>
        <w:t>RBS sequences</w:t>
      </w:r>
      <w:r w:rsidR="00513609" w:rsidRPr="5FF9F296">
        <w:rPr>
          <w:b/>
          <w:bCs/>
        </w:rPr>
        <w:t xml:space="preserve"> exploitatively</w:t>
      </w:r>
      <w:r w:rsidR="43851892" w:rsidRPr="5FF9F296">
        <w:rPr>
          <w:b/>
          <w:bCs/>
        </w:rPr>
        <w:t xml:space="preserve">, </w:t>
      </w:r>
      <w:r w:rsidR="00207A01" w:rsidRPr="5FF9F296">
        <w:rPr>
          <w:b/>
          <w:bCs/>
        </w:rPr>
        <w:t>even if</w:t>
      </w:r>
      <w:r w:rsidR="781A36F6" w:rsidRPr="5FF9F296">
        <w:rPr>
          <w:b/>
          <w:bCs/>
        </w:rPr>
        <w:t xml:space="preserve"> the true label</w:t>
      </w:r>
      <w:r w:rsidR="00207A01" w:rsidRPr="5FF9F296">
        <w:rPr>
          <w:b/>
          <w:bCs/>
        </w:rPr>
        <w:t xml:space="preserve"> is not predicted </w:t>
      </w:r>
      <w:r w:rsidR="00261B44" w:rsidRPr="5FF9F296">
        <w:rPr>
          <w:b/>
          <w:bCs/>
        </w:rPr>
        <w:t>with high precision</w:t>
      </w:r>
      <w:r w:rsidR="781A36F6" w:rsidRPr="5FF9F296">
        <w:rPr>
          <w:b/>
          <w:bCs/>
        </w:rPr>
        <w:t xml:space="preserve">. </w:t>
      </w:r>
      <w:r w:rsidR="0127645A" w:rsidRPr="5FF9F296">
        <w:rPr>
          <w:b/>
          <w:bCs/>
        </w:rPr>
        <w:t>O</w:t>
      </w:r>
      <w:r w:rsidR="18CF7EE1" w:rsidRPr="5FF9F296">
        <w:rPr>
          <w:b/>
          <w:bCs/>
        </w:rPr>
        <w:t xml:space="preserve">ther machine learning methods used in synthetic biology </w:t>
      </w:r>
      <w:r w:rsidR="00880595" w:rsidRPr="5FF9F296">
        <w:rPr>
          <w:b/>
          <w:bCs/>
        </w:rPr>
        <w:t xml:space="preserve">on small data-sets </w:t>
      </w:r>
      <w:r w:rsidR="18CF7EE1" w:rsidRPr="5FF9F296">
        <w:rPr>
          <w:b/>
          <w:bCs/>
        </w:rPr>
        <w:t>were also shown to produce useful recommendations despite low R</w:t>
      </w:r>
      <w:r w:rsidR="7F1CCEC9" w:rsidRPr="5FF9F296">
        <w:rPr>
          <w:b/>
          <w:bCs/>
        </w:rPr>
        <w:t xml:space="preserve">^2 </w:t>
      </w:r>
      <w:r w:rsidR="18CF7EE1" w:rsidRPr="5FF9F296">
        <w:rPr>
          <w:b/>
          <w:bCs/>
        </w:rPr>
        <w:t xml:space="preserve">values </w:t>
      </w:r>
      <w:r w:rsidRPr="5FF9F296">
        <w:rPr>
          <w:b/>
          <w:bCs/>
        </w:rPr>
        <w:fldChar w:fldCharType="begin" w:fldLock="1"/>
      </w:r>
      <w:r w:rsidRPr="5FF9F296">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5FF9F296">
        <w:rPr>
          <w:b/>
          <w:bCs/>
        </w:rPr>
        <w:fldChar w:fldCharType="separate"/>
      </w:r>
      <w:r w:rsidR="5908B94A" w:rsidRPr="5FF9F296">
        <w:rPr>
          <w:b/>
          <w:bCs/>
          <w:noProof/>
        </w:rPr>
        <w:t>[4], [12]</w:t>
      </w:r>
      <w:r w:rsidRPr="5FF9F296">
        <w:rPr>
          <w:b/>
          <w:bCs/>
        </w:rPr>
        <w:fldChar w:fldCharType="end"/>
      </w:r>
      <w:r w:rsidR="2411EB40" w:rsidRPr="5FF9F296">
        <w:rPr>
          <w:b/>
          <w:bCs/>
        </w:rPr>
        <w:t>.</w:t>
      </w:r>
      <w:r w:rsidR="5908B94A" w:rsidRPr="5FF9F296">
        <w:rPr>
          <w:b/>
          <w:bCs/>
        </w:rPr>
        <w:t xml:space="preserve"> </w:t>
      </w:r>
      <w:r w:rsidR="1EE1F56E" w:rsidRPr="5FF9F296">
        <w:rPr>
          <w:b/>
          <w:bCs/>
        </w:rPr>
        <w:t xml:space="preserve">Finally, our </w:t>
      </w:r>
      <w:r w:rsidR="5574A1E4" w:rsidRPr="337F1C81">
        <w:rPr>
          <w:b/>
          <w:bCs/>
        </w:rPr>
        <w:t>predictor GPR</w:t>
      </w:r>
      <w:r w:rsidR="1EE1F56E" w:rsidRPr="5FF9F296">
        <w:rPr>
          <w:b/>
          <w:bCs/>
        </w:rPr>
        <w:t xml:space="preserve">, compared with previously described calculators using deterministic thermodynamic approach, is able to show the uncertainty of the predictions, which can be used by our Bandit algorithm to give better recommendations. </w:t>
      </w:r>
      <w:r w:rsidR="5908B94A" w:rsidRPr="5FF9F296">
        <w:rPr>
          <w:b/>
          <w:bCs/>
        </w:rPr>
        <w:t xml:space="preserve">We have updated our Discussion section to reflect </w:t>
      </w:r>
      <w:r w:rsidR="777735AB" w:rsidRPr="5FF9F296">
        <w:rPr>
          <w:b/>
          <w:bCs/>
        </w:rPr>
        <w:t>these additional points</w:t>
      </w:r>
      <w:r w:rsidR="5908B94A" w:rsidRPr="5FF9F296">
        <w:rPr>
          <w:b/>
          <w:bCs/>
        </w:rPr>
        <w:t>.</w:t>
      </w:r>
    </w:p>
    <w:p w14:paraId="302DBB44" w14:textId="362AB4CA" w:rsidR="00FE5889" w:rsidRDefault="000910D9">
      <w:r>
        <w:rPr>
          <w:noProof/>
        </w:rPr>
        <w:lastRenderedPageBreak/>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behavior with high accuracy; similarly, Salis and coworkers have used ML to improve a biophysical model for the prediction RBS strength (this latter reference is entirely missing: https://pubs.acs.org/doi/abs/10.1021/acssynbio.0c00394); given the very high degree of similarity to this study, it seems surprising that the authors forgot (or chose not to?) explicitely introduce these studies as prior art. Importantly, these studies reach much higher prediction accuracies than the underlying work. </w:t>
      </w:r>
    </w:p>
    <w:p w14:paraId="070165EE" w14:textId="5F2BB55E" w:rsidR="00017E3B" w:rsidRDefault="00FE5889">
      <w:commentRangeStart w:id="74"/>
      <w:r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w:t>
      </w:r>
      <w:commentRangeStart w:id="75"/>
      <w:commentRangeStart w:id="76"/>
      <w:r w:rsidR="00B877D6" w:rsidRPr="5FF9F296">
        <w:rPr>
          <w:b/>
          <w:bCs/>
        </w:rPr>
        <w:t xml:space="preserve">original RBS calculator paper </w:t>
      </w:r>
      <w:r w:rsidR="00870BED" w:rsidRPr="5FF9F296">
        <w:rPr>
          <w:b/>
          <w:bCs/>
        </w:rPr>
        <w:t>from Salis lab</w:t>
      </w:r>
      <w:commentRangeEnd w:id="75"/>
      <w:r>
        <w:rPr>
          <w:rStyle w:val="CommentReference"/>
        </w:rPr>
        <w:commentReference w:id="75"/>
      </w:r>
      <w:commentRangeEnd w:id="76"/>
      <w:r w:rsidR="00170ADB">
        <w:rPr>
          <w:rStyle w:val="CommentReference"/>
        </w:rPr>
        <w:commentReference w:id="76"/>
      </w:r>
      <w:r w:rsidR="00870BED" w:rsidRPr="5FF9F296">
        <w:rPr>
          <w:b/>
          <w:bCs/>
        </w:rPr>
        <w:t xml:space="preserve"> as the most relevant work from the said group. However, authors do recognize that the </w:t>
      </w:r>
      <w:r w:rsidR="00B6276C" w:rsidRPr="5FF9F296">
        <w:rPr>
          <w:b/>
          <w:bCs/>
        </w:rPr>
        <w:t xml:space="preserve">Reis and Salis paper does </w:t>
      </w:r>
      <w:r w:rsidR="00C72F6F" w:rsidRPr="5FF9F296">
        <w:rPr>
          <w:b/>
          <w:bCs/>
        </w:rPr>
        <w:t xml:space="preserve">show the most recent advance in Salis RBS calculator and so </w:t>
      </w:r>
      <w:r w:rsidR="00017E3B" w:rsidRPr="5FF9F296">
        <w:rPr>
          <w:b/>
          <w:bCs/>
        </w:rPr>
        <w:t xml:space="preserve">did include it in the </w:t>
      </w:r>
      <w:r w:rsidR="00EE47CE">
        <w:rPr>
          <w:b/>
          <w:bCs/>
        </w:rPr>
        <w:t>current revision of the manuscript</w:t>
      </w:r>
      <w:r w:rsidR="00017E3B" w:rsidRPr="5FF9F296">
        <w:rPr>
          <w:b/>
          <w:bCs/>
        </w:rPr>
        <w:t>.</w:t>
      </w:r>
      <w:r w:rsidR="00B6276C">
        <w:t xml:space="preserve"> </w:t>
      </w:r>
      <w:commentRangeEnd w:id="74"/>
      <w:r w:rsidR="00EC3ADF">
        <w:rPr>
          <w:rStyle w:val="CommentReference"/>
        </w:rPr>
        <w:commentReference w:id="74"/>
      </w:r>
    </w:p>
    <w:p w14:paraId="623B0D28" w14:textId="34167CBC" w:rsidR="000E7A59" w:rsidRPr="00FF5879" w:rsidRDefault="62604039">
      <w:pPr>
        <w:rPr>
          <w:b/>
          <w:bCs/>
        </w:rPr>
      </w:pPr>
      <w:commentRangeStart w:id="77"/>
      <w:r w:rsidRPr="5FF9F296">
        <w:rPr>
          <w:b/>
          <w:bCs/>
        </w:rPr>
        <w:t>T</w:t>
      </w:r>
      <w:r w:rsidR="564D56A1" w:rsidRPr="5FF9F296">
        <w:rPr>
          <w:b/>
          <w:bCs/>
        </w:rPr>
        <w:t xml:space="preserve">he work in question can’t be directly </w:t>
      </w:r>
      <w:r w:rsidR="1384F656" w:rsidRPr="5FF9F296">
        <w:rPr>
          <w:b/>
          <w:bCs/>
        </w:rPr>
        <w:t xml:space="preserve">compared to ours in its goals. </w:t>
      </w:r>
      <w:commentRangeStart w:id="78"/>
      <w:commentRangeStart w:id="79"/>
      <w:r w:rsidR="1384F656" w:rsidRPr="5FF9F296">
        <w:rPr>
          <w:b/>
          <w:bCs/>
        </w:rPr>
        <w:t xml:space="preserve">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commentRangeEnd w:id="78"/>
      <w:r>
        <w:rPr>
          <w:rStyle w:val="CommentReference"/>
        </w:rPr>
        <w:commentReference w:id="78"/>
      </w:r>
      <w:commentRangeEnd w:id="79"/>
      <w:r w:rsidR="006A7D1E">
        <w:rPr>
          <w:rStyle w:val="CommentReference"/>
        </w:rPr>
        <w:commentReference w:id="79"/>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commentRangeEnd w:id="77"/>
      <w:r w:rsidR="00794131">
        <w:rPr>
          <w:rStyle w:val="CommentReference"/>
        </w:rPr>
        <w:commentReference w:id="77"/>
      </w:r>
      <w:r w:rsidR="755A98D1" w:rsidRPr="5FF9F296">
        <w:rPr>
          <w:b/>
          <w:bCs/>
        </w:rPr>
        <w:t>.</w:t>
      </w:r>
    </w:p>
    <w:p w14:paraId="74E3A4B6" w14:textId="2FE530E7" w:rsidR="008C4464" w:rsidRDefault="691ACE34">
      <w:r w:rsidRPr="46B1AB4B">
        <w:rPr>
          <w:b/>
          <w:bCs/>
        </w:rPr>
        <w:t xml:space="preserve">Similarly, </w:t>
      </w:r>
      <w:commentRangeStart w:id="80"/>
      <w:r w:rsidRPr="46B1AB4B">
        <w:rPr>
          <w:b/>
          <w:bCs/>
        </w:rPr>
        <w:t xml:space="preserve">ref 25 </w:t>
      </w:r>
      <w:r w:rsidR="54426435" w:rsidRPr="46B1AB4B">
        <w:rPr>
          <w:b/>
          <w:bCs/>
        </w:rPr>
        <w:t>(ref 26 in the current revision</w:t>
      </w:r>
      <w:r w:rsidR="00C947D4">
        <w:rPr>
          <w:b/>
          <w:bCs/>
        </w:rPr>
        <w:t xml:space="preserve"> and </w:t>
      </w:r>
      <w:r w:rsidR="000F4BF1">
        <w:rPr>
          <w:b/>
          <w:bCs/>
        </w:rPr>
        <w:fldChar w:fldCharType="begin" w:fldLock="1"/>
      </w:r>
      <w:r w:rsidR="000F4BF1">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operties":{"noteIndex":0},"schema":"https://github.com/citation-style-language/schema/raw/master/csl-citation.json"}</w:instrText>
      </w:r>
      <w:r w:rsidR="000F4BF1">
        <w:rPr>
          <w:b/>
          <w:bCs/>
        </w:rPr>
        <w:fldChar w:fldCharType="separate"/>
      </w:r>
      <w:r w:rsidR="000F4BF1" w:rsidRPr="000F4BF1">
        <w:rPr>
          <w:bCs/>
          <w:noProof/>
        </w:rPr>
        <w:t>[3]</w:t>
      </w:r>
      <w:r w:rsidR="000F4BF1">
        <w:rPr>
          <w:b/>
          <w:bCs/>
        </w:rPr>
        <w:fldChar w:fldCharType="end"/>
      </w:r>
      <w:r w:rsidR="000F4BF1">
        <w:rPr>
          <w:b/>
          <w:bCs/>
        </w:rPr>
        <w:t xml:space="preserve"> in this document</w:t>
      </w:r>
      <w:r w:rsidR="54426435" w:rsidRPr="46B1AB4B">
        <w:rPr>
          <w:b/>
          <w:bCs/>
        </w:rPr>
        <w:t xml:space="preserve">) </w:t>
      </w:r>
      <w:commentRangeEnd w:id="80"/>
      <w:r>
        <w:rPr>
          <w:rStyle w:val="CommentReference"/>
        </w:rPr>
        <w:commentReference w:id="80"/>
      </w:r>
      <w:r w:rsidR="01DA717E" w:rsidRPr="46B1AB4B">
        <w:rPr>
          <w:b/>
          <w:bCs/>
        </w:rPr>
        <w:t xml:space="preserve">can’t be directly compared to ours. </w:t>
      </w:r>
      <w:commentRangeStart w:id="81"/>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commentRangeEnd w:id="81"/>
      <w:r>
        <w:rPr>
          <w:rStyle w:val="CommentReference"/>
        </w:rPr>
        <w:commentReference w:id="81"/>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t>
      </w:r>
      <w:commentRangeStart w:id="82"/>
      <w:r w:rsidR="6700B283">
        <w:t>with coding sequences other than the used GFP gene or in other contexts</w:t>
      </w:r>
      <w:commentRangeEnd w:id="82"/>
      <w:r w:rsidR="00794131">
        <w:rPr>
          <w:rStyle w:val="CommentReference"/>
        </w:rPr>
        <w:commentReference w:id="82"/>
      </w:r>
      <w:r w:rsidR="6700B283">
        <w:t xml:space="preserve">. Therefore, any claim that the identified RBSs could serve as some kind of new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some kind of new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ability to be seen as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 xml:space="preserve">test their RBSs against ours. We have added the following </w:t>
      </w:r>
      <w:r w:rsidR="44A3933F" w:rsidRPr="552CBCBA">
        <w:rPr>
          <w:b/>
          <w:bCs/>
        </w:rPr>
        <w:lastRenderedPageBreak/>
        <w:t>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77777777" w:rsidR="00FA4213" w:rsidRDefault="00E006A7">
      <w:r>
        <w:rPr>
          <w:b/>
          <w:bCs/>
        </w:rPr>
        <w:t>“</w:t>
      </w:r>
      <w:r w:rsidRPr="00E006A7">
        <w:rPr>
          <w:b/>
          <w:bCs/>
        </w:rPr>
        <w:t>Since standardisation and comparative studies should be done in as similar genetic context as possible, the design of this device has been deliberately kept simple to make such studies easier.</w:t>
      </w:r>
      <w:r>
        <w:rPr>
          <w:b/>
          <w:bCs/>
        </w:rPr>
        <w:t>”</w:t>
      </w:r>
      <w:r w:rsidR="00EB15E1">
        <w:br/>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w:t>
      </w:r>
      <w:commentRangeStart w:id="83"/>
      <w:r w:rsidR="00EB15E1">
        <w:t>multi-gene pathway with multiple RBS</w:t>
      </w:r>
      <w:commentRangeEnd w:id="83"/>
      <w:r w:rsidR="00794131">
        <w:rPr>
          <w:rStyle w:val="CommentReference"/>
        </w:rPr>
        <w:commentReference w:id="83"/>
      </w:r>
      <w:r w:rsidR="00EB15E1">
        <w:t xml:space="preserve">. Is this something doable within their workflow? What are the challenges for multigene pathways? </w:t>
      </w:r>
    </w:p>
    <w:p w14:paraId="17907607" w14:textId="10FE3153" w:rsidR="006E276A" w:rsidRDefault="00C01CA1">
      <w:pPr>
        <w:rPr>
          <w:b/>
          <w:bCs/>
        </w:rPr>
      </w:pPr>
      <w:r w:rsidRPr="552CBCBA">
        <w:rPr>
          <w:b/>
          <w:bCs/>
        </w:rPr>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r w:rsidR="006E276A">
        <w:rPr>
          <w:b/>
          <w:bCs/>
        </w:rPr>
        <w:t xml:space="preserve">Hollerer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7938E5">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lainTextFormattedCitation":"[1]","previouslyFormattedCitation":"[1]"},"properties":{"noteIndex":0},"schema":"https://github.com/citation-style-language/schema/raw/master/csl-citation.json"}</w:instrText>
      </w:r>
      <w:r w:rsidR="004E27C7">
        <w:rPr>
          <w:b/>
          <w:bCs/>
          <w:i/>
          <w:iCs/>
        </w:rPr>
        <w:fldChar w:fldCharType="separate"/>
      </w:r>
      <w:r w:rsidR="004E27C7" w:rsidRPr="004E27C7">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commentRangeStart w:id="84"/>
      <w:commentRangeEnd w:id="84"/>
      <w:r w:rsidR="00937A98">
        <w:rPr>
          <w:rStyle w:val="CommentReference"/>
        </w:rPr>
        <w:commentReference w:id="84"/>
      </w:r>
      <w:commentRangeStart w:id="85"/>
      <w:commentRangeEnd w:id="85"/>
      <w:r w:rsidR="00937A98">
        <w:rPr>
          <w:rStyle w:val="CommentReference"/>
        </w:rPr>
        <w:commentReference w:id="85"/>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HamediRad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411F027" w:rsidR="00C045B1" w:rsidRDefault="00B10955">
      <w:pPr>
        <w:rPr>
          <w:b/>
          <w:bCs/>
        </w:rPr>
      </w:pPr>
      <w:r w:rsidRPr="552CBCBA">
        <w:rPr>
          <w:b/>
          <w:bCs/>
        </w:rPr>
        <w:t xml:space="preserve">We </w:t>
      </w:r>
      <w:r w:rsidR="00067CB5">
        <w:rPr>
          <w:b/>
          <w:bCs/>
        </w:rPr>
        <w:t>have</w:t>
      </w:r>
      <w:r w:rsidRPr="552CBCBA">
        <w:rPr>
          <w:b/>
          <w:bCs/>
        </w:rPr>
        <w:t xml:space="preserve"> now added the following </w:t>
      </w:r>
      <w:r w:rsidR="00C045B1" w:rsidRPr="552CBCBA">
        <w:rPr>
          <w:b/>
          <w:bCs/>
        </w:rPr>
        <w:t>sentences</w:t>
      </w:r>
      <w:r w:rsidRPr="552CBCBA">
        <w:rPr>
          <w:b/>
          <w:bCs/>
        </w:rPr>
        <w:t xml:space="preserve"> </w:t>
      </w:r>
      <w:r w:rsidR="00067CB5">
        <w:rPr>
          <w:b/>
          <w:bCs/>
        </w:rPr>
        <w:t>describing</w:t>
      </w:r>
      <w:r w:rsidRPr="552CBCBA">
        <w:rPr>
          <w:b/>
          <w:bCs/>
        </w:rPr>
        <w:t xml:space="preserve"> our </w:t>
      </w:r>
      <w:r w:rsidR="00C045B1" w:rsidRPr="552CBCBA">
        <w:rPr>
          <w:b/>
          <w:bCs/>
        </w:rPr>
        <w:t>method</w:t>
      </w:r>
      <w:r w:rsidR="00067CB5">
        <w:rPr>
          <w:b/>
          <w:bCs/>
        </w:rPr>
        <w:t>’s</w:t>
      </w:r>
      <w:r w:rsidR="00C045B1" w:rsidRPr="552CBCBA">
        <w:rPr>
          <w:b/>
          <w:bCs/>
        </w:rPr>
        <w:t xml:space="preserve"> </w:t>
      </w:r>
      <w:r w:rsidR="4D4D721B" w:rsidRPr="70028E2F">
        <w:rPr>
          <w:b/>
          <w:bCs/>
        </w:rPr>
        <w:t>generalisation ability</w:t>
      </w:r>
      <w:r w:rsidR="00C045B1" w:rsidRPr="552CBCBA">
        <w:rPr>
          <w:b/>
          <w:bCs/>
        </w:rPr>
        <w:t xml:space="preserve"> </w:t>
      </w:r>
      <w:r w:rsidR="00067CB5">
        <w:rPr>
          <w:b/>
          <w:bCs/>
        </w:rPr>
        <w:t>to</w:t>
      </w:r>
      <w:r w:rsidR="00C045B1" w:rsidRPr="552CBCBA">
        <w:rPr>
          <w:b/>
          <w:bCs/>
        </w:rPr>
        <w:t xml:space="preserve"> the </w:t>
      </w:r>
      <w:r w:rsidR="00B65281">
        <w:rPr>
          <w:b/>
          <w:bCs/>
        </w:rPr>
        <w:t>D</w:t>
      </w:r>
      <w:r w:rsidR="00C045B1" w:rsidRPr="552CBCBA">
        <w:rPr>
          <w:b/>
          <w:bCs/>
        </w:rPr>
        <w:t>iscussion</w:t>
      </w:r>
      <w:r w:rsidR="00B65281">
        <w:rPr>
          <w:b/>
          <w:bCs/>
        </w:rPr>
        <w:t xml:space="preserve"> section</w:t>
      </w:r>
      <w:r w:rsidR="00C045B1" w:rsidRPr="552CBCBA">
        <w:rPr>
          <w:b/>
          <w:bCs/>
        </w:rPr>
        <w:t>:</w:t>
      </w:r>
    </w:p>
    <w:p w14:paraId="31ED21A8" w14:textId="799C2B4E" w:rsidR="00C045B1" w:rsidRPr="00C671CA" w:rsidRDefault="00C671CA" w:rsidP="00C045B1">
      <w:pPr>
        <w:rPr>
          <w:b/>
          <w:bCs/>
        </w:rPr>
      </w:pPr>
      <w:r>
        <w:rPr>
          <w:noProof/>
        </w:rPr>
        <w:drawing>
          <wp:inline distT="0" distB="0" distL="0" distR="0" wp14:anchorId="7A5D5BEF" wp14:editId="06509400">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027555"/>
                    </a:xfrm>
                    <a:prstGeom prst="rect">
                      <a:avLst/>
                    </a:prstGeom>
                  </pic:spPr>
                </pic:pic>
              </a:graphicData>
            </a:graphic>
          </wp:inline>
        </w:drawing>
      </w:r>
      <w:r w:rsidR="00EB15E1" w:rsidRPr="00C01CA1">
        <w:br/>
      </w:r>
      <w:r w:rsidR="00EB15E1">
        <w:br/>
        <w:t xml:space="preserve">Is this study really a ML-guided DBTL cycle? Experimental design of RBS might be seen only as one step between Design and Build. The impact of RBS on the final outcom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lastRenderedPageBreak/>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54E96D2" w:rsidR="009A38DC" w:rsidRDefault="00B97D6E" w:rsidP="00C045B1">
      <w:r>
        <w:rPr>
          <w:b/>
          <w:bCs/>
        </w:rPr>
        <w:t>“</w:t>
      </w:r>
      <w:r w:rsidR="000D47E4" w:rsidRPr="00D129DC">
        <w:rPr>
          <w:b/>
          <w:bCs/>
        </w:rPr>
        <w:t>We present our RBS-optimising DBTL workflow that uses machine learning in Section 3.1.</w:t>
      </w:r>
      <w:r w:rsidR="000D47E4" w:rsidRPr="000D47E4">
        <w:t xml:space="preserve">  </w:t>
      </w:r>
      <w:r w:rsidR="007C6D1D" w:rsidRPr="007C6D1D">
        <w:rPr>
          <w:b/>
          <w:bCs/>
        </w:rPr>
        <w:t>In this case, the DTBL paradigm is applied directly to the design of the RBS itself, rather than general strain optimisation.</w:t>
      </w:r>
      <w:r>
        <w:rPr>
          <w:b/>
          <w:bCs/>
        </w:rPr>
        <w:t>”</w:t>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00BCC00" w14:textId="4B2FA015" w:rsidR="00162555" w:rsidRDefault="00CA31B4" w:rsidP="60163789">
      <w:pPr>
        <w:rPr>
          <w:b/>
          <w:bCs/>
          <w:highlight w:val="yellow"/>
        </w:rPr>
      </w:pPr>
      <w:r w:rsidRPr="012F91C3">
        <w:rPr>
          <w:b/>
          <w:bCs/>
        </w:rPr>
        <w:t xml:space="preserve">The authors would like to point out that as long as the </w:t>
      </w:r>
      <w:commentRangeStart w:id="86"/>
      <w:r w:rsidRPr="012F91C3">
        <w:rPr>
          <w:b/>
          <w:bCs/>
        </w:rPr>
        <w:t>R^2 value is relatively low</w:t>
      </w:r>
      <w:commentRangeEnd w:id="86"/>
      <w:r w:rsidR="00551FCA">
        <w:rPr>
          <w:rStyle w:val="CommentReference"/>
        </w:rPr>
        <w:commentReference w:id="86"/>
      </w:r>
      <w:r w:rsidRPr="012F91C3">
        <w:rPr>
          <w:b/>
          <w:bCs/>
        </w:rPr>
        <w:t>, it shouldn’t be viewed separately to other metrics shown in the study, especially the Spearman correlation coefficient which shows much higher values.</w:t>
      </w:r>
      <w:r>
        <w:rPr>
          <w:b/>
          <w:bCs/>
        </w:rPr>
        <w:t xml:space="preserve"> </w:t>
      </w:r>
      <w:r w:rsidRPr="70028E2F">
        <w:rPr>
          <w:b/>
          <w:bCs/>
        </w:rPr>
        <w:t xml:space="preserve">When the prediction is used for recommendation tasks </w:t>
      </w:r>
      <w:r>
        <w:rPr>
          <w:b/>
          <w:bCs/>
        </w:rPr>
        <w:t>like the one</w:t>
      </w:r>
      <w:r w:rsidRPr="70028E2F">
        <w:rPr>
          <w:b/>
          <w:bCs/>
        </w:rPr>
        <w:t xml:space="preserve"> considered in this paper, ranking-based metric like </w:t>
      </w:r>
      <w:r w:rsidRPr="012F91C3">
        <w:rPr>
          <w:b/>
          <w:bCs/>
        </w:rPr>
        <w:t>Spearman correlation coefficient is</w:t>
      </w:r>
      <w:r>
        <w:rPr>
          <w:b/>
          <w:bCs/>
        </w:rPr>
        <w:t xml:space="preserve"> a</w:t>
      </w:r>
      <w:r w:rsidRPr="012F91C3">
        <w:rPr>
          <w:b/>
          <w:bCs/>
        </w:rPr>
        <w:t xml:space="preserve"> better</w:t>
      </w:r>
      <w:r w:rsidRPr="70028E2F">
        <w:rPr>
          <w:b/>
          <w:bCs/>
        </w:rPr>
        <w:t xml:space="preserve"> </w:t>
      </w:r>
      <w:r w:rsidRPr="012F91C3">
        <w:rPr>
          <w:b/>
          <w:bCs/>
        </w:rPr>
        <w:t xml:space="preserve">evaluation metric </w:t>
      </w:r>
      <w:r w:rsidRPr="012F91C3">
        <w:rPr>
          <w:b/>
          <w:bCs/>
        </w:rPr>
        <w:fldChar w:fldCharType="begin" w:fldLock="1"/>
      </w:r>
      <w:r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012F91C3">
        <w:rPr>
          <w:b/>
          <w:bCs/>
        </w:rPr>
        <w:fldChar w:fldCharType="separate"/>
      </w:r>
      <w:r w:rsidRPr="012F91C3">
        <w:rPr>
          <w:b/>
          <w:bCs/>
          <w:noProof/>
        </w:rPr>
        <w:t>[10], [11]</w:t>
      </w:r>
      <w:r w:rsidRPr="012F91C3">
        <w:rPr>
          <w:b/>
          <w:bCs/>
        </w:rPr>
        <w:fldChar w:fldCharType="end"/>
      </w:r>
      <w:r w:rsidRPr="012F91C3">
        <w:rPr>
          <w:b/>
          <w:bCs/>
        </w:rPr>
        <w:t xml:space="preserve">. </w:t>
      </w:r>
      <w:r w:rsidRPr="70028E2F">
        <w:rPr>
          <w:b/>
          <w:bCs/>
        </w:rPr>
        <w:t>Intuitively, in each round, as long as we can rank RBS</w:t>
      </w:r>
      <w:r>
        <w:rPr>
          <w:b/>
          <w:bCs/>
        </w:rPr>
        <w:t>s</w:t>
      </w:r>
      <w:r w:rsidRPr="70028E2F">
        <w:rPr>
          <w:b/>
          <w:bCs/>
        </w:rPr>
        <w:t xml:space="preserve"> properly and distinguish RBS sequences with high </w:t>
      </w:r>
      <w:r>
        <w:rPr>
          <w:b/>
          <w:bCs/>
        </w:rPr>
        <w:t>from the ones with</w:t>
      </w:r>
      <w:r w:rsidRPr="70028E2F">
        <w:rPr>
          <w:b/>
          <w:bCs/>
        </w:rPr>
        <w:t xml:space="preserve"> low TIRs, we can recommend RBS</w:t>
      </w:r>
      <w:r>
        <w:rPr>
          <w:b/>
          <w:bCs/>
        </w:rPr>
        <w:t xml:space="preserve"> </w:t>
      </w:r>
      <w:r w:rsidRPr="70028E2F">
        <w:rPr>
          <w:b/>
          <w:bCs/>
        </w:rPr>
        <w:t>sequences</w:t>
      </w:r>
      <w:r>
        <w:rPr>
          <w:b/>
          <w:bCs/>
        </w:rPr>
        <w:t xml:space="preserve"> exploitatively</w:t>
      </w:r>
      <w:r w:rsidRPr="70028E2F">
        <w:rPr>
          <w:b/>
          <w:bCs/>
        </w:rPr>
        <w:t xml:space="preserve">, </w:t>
      </w:r>
      <w:r>
        <w:rPr>
          <w:b/>
          <w:bCs/>
        </w:rPr>
        <w:t>even if</w:t>
      </w:r>
      <w:r w:rsidRPr="70028E2F">
        <w:rPr>
          <w:b/>
          <w:bCs/>
        </w:rPr>
        <w:t xml:space="preserve"> the true label</w:t>
      </w:r>
      <w:r>
        <w:rPr>
          <w:b/>
          <w:bCs/>
        </w:rPr>
        <w:t xml:space="preserve"> is not predicted with high precision</w:t>
      </w:r>
      <w:r w:rsidRPr="70028E2F">
        <w:rPr>
          <w:b/>
          <w:bCs/>
        </w:rPr>
        <w:t xml:space="preserve">. Other machine learning methods used in synthetic biology </w:t>
      </w:r>
      <w:r>
        <w:rPr>
          <w:b/>
          <w:bCs/>
        </w:rPr>
        <w:t xml:space="preserve">on small data-sets </w:t>
      </w:r>
      <w:r w:rsidRPr="70028E2F">
        <w:rPr>
          <w:b/>
          <w:bCs/>
        </w:rPr>
        <w:t xml:space="preserve">were also shown to produce useful recommendations despite low R^2 values </w:t>
      </w:r>
      <w:r w:rsidRPr="70028E2F">
        <w:rPr>
          <w:b/>
          <w:bCs/>
        </w:rPr>
        <w:fldChar w:fldCharType="begin" w:fldLock="1"/>
      </w:r>
      <w:r w:rsidR="00794BEB">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0028E2F">
        <w:rPr>
          <w:b/>
          <w:bCs/>
        </w:rPr>
        <w:fldChar w:fldCharType="separate"/>
      </w:r>
      <w:r w:rsidRPr="70028E2F">
        <w:rPr>
          <w:b/>
          <w:bCs/>
          <w:noProof/>
        </w:rPr>
        <w:t>[4], [12]</w:t>
      </w:r>
      <w:r w:rsidRPr="70028E2F">
        <w:rPr>
          <w:b/>
          <w:bCs/>
        </w:rPr>
        <w:fldChar w:fldCharType="end"/>
      </w:r>
      <w:r w:rsidR="24E10D82" w:rsidRPr="60163789">
        <w:rPr>
          <w:b/>
          <w:bCs/>
        </w:rPr>
        <w:t>. We have updated our Discussion section to reflect these additional points.</w:t>
      </w:r>
    </w:p>
    <w:p w14:paraId="2B068A8D" w14:textId="62DCD4DD" w:rsidR="00162555" w:rsidRDefault="24E10D82" w:rsidP="00CA31B4">
      <w:r>
        <w:rPr>
          <w:noProof/>
        </w:rPr>
        <w:drawing>
          <wp:inline distT="0" distB="0" distL="0" distR="0" wp14:anchorId="0511A127" wp14:editId="09D64B4B">
            <wp:extent cx="5724525" cy="1335680"/>
            <wp:effectExtent l="0" t="0" r="2540" b="0"/>
            <wp:docPr id="11373225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r w:rsidR="00CA31B4">
        <w:br/>
      </w:r>
      <w:r w:rsidR="00CA31B4">
        <w:br/>
      </w:r>
      <w:r w:rsidR="009D2633" w:rsidRPr="552CBCBA">
        <w:rPr>
          <w:b/>
          <w:bCs/>
        </w:rPr>
        <w:t>TEXT HERE</w:t>
      </w:r>
      <w:r w:rsidR="009D2633">
        <w:br/>
      </w:r>
      <w:r w:rsidR="009D2633">
        <w:br/>
      </w:r>
      <w:r w:rsidR="00EB15E1">
        <w:t xml:space="preserve">LEARN: </w:t>
      </w:r>
      <w:commentRangeStart w:id="87"/>
      <w:commentRangeStart w:id="88"/>
      <w:r w:rsidR="00EB15E1">
        <w:t>Not clear why Hamming distance might impact the budget</w:t>
      </w:r>
      <w:commentRangeEnd w:id="87"/>
      <w:r w:rsidR="00CA31B4">
        <w:rPr>
          <w:rStyle w:val="CommentReference"/>
        </w:rPr>
        <w:commentReference w:id="87"/>
      </w:r>
      <w:commentRangeEnd w:id="88"/>
      <w:r w:rsidR="00CA31B4">
        <w:rPr>
          <w:rStyle w:val="CommentReference"/>
        </w:rPr>
        <w:commentReference w:id="88"/>
      </w:r>
      <w:r w:rsidR="00EB15E1">
        <w:t xml:space="preserve">. As the authors are using Machine Learning, predicted sequences that are Hamming distant might be possible, not necessarily just those of single edit. </w:t>
      </w:r>
    </w:p>
    <w:p w14:paraId="0EFA0B3A" w14:textId="4FE86B26" w:rsidR="00475BD7" w:rsidRDefault="004E6DE3" w:rsidP="00C045B1">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w:t>
      </w:r>
      <w:commentRangeStart w:id="89"/>
      <w:r w:rsidR="00C75822" w:rsidRPr="00713AD0">
        <w:rPr>
          <w:b/>
          <w:bCs/>
        </w:rPr>
        <w:t xml:space="preserve">in third paragraph </w:t>
      </w:r>
      <w:commentRangeEnd w:id="89"/>
      <w:r w:rsidR="00551FCA">
        <w:rPr>
          <w:rStyle w:val="CommentReference"/>
        </w:rPr>
        <w:commentReference w:id="89"/>
      </w:r>
      <w:r w:rsidR="00C75822" w:rsidRPr="00713AD0">
        <w:rPr>
          <w:b/>
          <w:bCs/>
        </w:rPr>
        <w:t xml:space="preserve">of subsection </w:t>
      </w:r>
      <w:r w:rsidR="00713AD0" w:rsidRPr="00713AD0">
        <w:rPr>
          <w:b/>
          <w:bCs/>
        </w:rPr>
        <w:t>“</w:t>
      </w:r>
      <w:r w:rsidR="00C75822" w:rsidRPr="00713AD0">
        <w:rPr>
          <w:b/>
          <w:bCs/>
        </w:rPr>
        <w:t>BUILD &amp; TEST: Characteristics of the tested sequence</w:t>
      </w:r>
      <w:r w:rsidR="00713AD0" w:rsidRPr="00713AD0">
        <w:rPr>
          <w:b/>
          <w:bCs/>
        </w:rPr>
        <w:t>s”.</w:t>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r>
      <w:r>
        <w:lastRenderedPageBreak/>
        <w:t xml:space="preserve">- line 15: DBTL (Not DTBL) </w:t>
      </w:r>
      <w:r>
        <w:br/>
        <w:t xml:space="preserve">- line 23: unclear meaning of “perceived prediction error” </w:t>
      </w:r>
      <w:r>
        <w:br/>
        <w:t xml:space="preserve">- line 30: spell check “Escherichia coli” </w:t>
      </w:r>
      <w:r>
        <w:br/>
        <w:t>- line 40: The argument that the workflow for RBSs can be later translated to more complicated systems is speculative and likely not true. For instance, promoters or proteins are governed by entirely different mechanisms/principles. Whether this studies has useful implications for these systems remains to be demonstrated. The authors should relativize this statement to that end.</w:t>
      </w:r>
    </w:p>
    <w:p w14:paraId="22EA45E5" w14:textId="77777777" w:rsidR="00AC5A01" w:rsidRDefault="00FC40D7">
      <w:r w:rsidRPr="00FC40D7">
        <w:rPr>
          <w:b/>
          <w:bCs/>
        </w:rPr>
        <w:t>All fixed.</w:t>
      </w:r>
      <w:r w:rsidR="00EB15E1">
        <w:t xml:space="preserve"> </w:t>
      </w:r>
      <w:r w:rsidRPr="00AA6298">
        <w:rPr>
          <w:b/>
          <w:bCs/>
        </w:rPr>
        <w:t xml:space="preserve">Line 40 changed to: </w:t>
      </w:r>
      <w:r w:rsidR="00AA6298" w:rsidRPr="00AA6298">
        <w:rPr>
          <w:b/>
          <w:bCs/>
        </w:rPr>
        <w:t>“As the RBS is one of the key genetic elements controlling protein expression and has a relatively short sequence, it is a perfect target for establishing a workflow that could be potentially translated to more complicated systems”</w:t>
      </w:r>
      <w:r w:rsidR="00AA6298">
        <w:rPr>
          <w:b/>
          <w:bCs/>
        </w:rPr>
        <w:t>.</w:t>
      </w:r>
      <w:r w:rsidR="00EB15E1">
        <w:br/>
      </w:r>
      <w:r w:rsidR="00EB15E1">
        <w:br/>
        <w:t xml:space="preserve">Page 7: </w:t>
      </w:r>
      <w:r w:rsidR="00EB15E1">
        <w:br/>
        <w:t xml:space="preserve">- the workflow description is very generic/inconcrete </w:t>
      </w:r>
    </w:p>
    <w:p w14:paraId="006E67F2" w14:textId="77777777"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 xml:space="preserve">included in the </w:t>
      </w:r>
      <w:commentRangeStart w:id="90"/>
      <w:r w:rsidR="001F36EE" w:rsidRPr="001F36EE">
        <w:rPr>
          <w:b/>
          <w:bCs/>
        </w:rPr>
        <w:t>Methods section.</w:t>
      </w:r>
      <w:commentRangeEnd w:id="90"/>
      <w:r w:rsidR="00794131">
        <w:rPr>
          <w:rStyle w:val="CommentReference"/>
        </w:rPr>
        <w:commentReference w:id="90"/>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6716773A" w:rsidR="008510E4" w:rsidRDefault="00C6506B">
      <w:r>
        <w:rPr>
          <w:b/>
          <w:bCs/>
        </w:rPr>
        <w:t>“</w:t>
      </w:r>
      <w:r w:rsidR="009019E4" w:rsidRPr="009019E4">
        <w:rPr>
          <w:b/>
          <w:bCs/>
        </w:rPr>
        <w:t>In our design, we focus on modification of the core at nuc</w:t>
      </w:r>
      <w:r w:rsidR="00710D76">
        <w:rPr>
          <w:b/>
          <w:bCs/>
        </w:rPr>
        <w:t>le</w:t>
      </w:r>
      <w:r w:rsidR="009019E4" w:rsidRPr="009019E4">
        <w:rPr>
          <w:b/>
          <w:bCs/>
        </w:rPr>
        <w:t xml:space="preserve">otide positions -8 to -13 (relative to the start codon of the GFP; this is where the consensus Shine-Dalgarno AGGAGG sequence is usually found in wild type </w:t>
      </w:r>
      <w:r w:rsidR="009019E4" w:rsidRPr="009019E4">
        <w:rPr>
          <w:b/>
          <w:bCs/>
          <w:i/>
          <w:iCs/>
        </w:rPr>
        <w:t>E. coli</w:t>
      </w:r>
      <w:r w:rsidR="009019E4" w:rsidRPr="009019E4">
        <w:rPr>
          <w:b/>
          <w:bCs/>
        </w:rPr>
        <w:t xml:space="preserve"> of the RBS and keep other positions the same as the benchmark sequence, i.e. TTTAAGA + NNNNNN + TATACAT, where N can be any nucleotide (A, C, G, T).</w:t>
      </w:r>
      <w:r w:rsidR="00274981">
        <w:rPr>
          <w:b/>
          <w:bCs/>
        </w:rPr>
        <w:t>”</w:t>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707519BA"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r>
      <w:r w:rsidR="00EB15E1">
        <w:lastRenderedPageBreak/>
        <w:t xml:space="preserve">- Lines 17 -19: The authors should specify how their approach compares favorably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commentRangeStart w:id="91"/>
      <w:commentRangeStart w:id="92"/>
      <w:commentRangeEnd w:id="91"/>
      <w:r w:rsidR="2E69D725">
        <w:rPr>
          <w:rStyle w:val="CommentReference"/>
        </w:rPr>
        <w:commentReference w:id="91"/>
      </w:r>
      <w:commentRangeEnd w:id="92"/>
      <w:r w:rsidR="07B832D8">
        <w:rPr>
          <w:rStyle w:val="CommentReference"/>
        </w:rPr>
        <w:commentReference w:id="92"/>
      </w:r>
      <w:commentRangeStart w:id="93"/>
      <w:commentRangeEnd w:id="93"/>
      <w:r w:rsidR="2E69D725">
        <w:rPr>
          <w:rStyle w:val="CommentReference"/>
        </w:rPr>
        <w:commentReference w:id="93"/>
      </w:r>
      <w:r w:rsidR="2E69D725">
        <w:br/>
      </w:r>
    </w:p>
    <w:p w14:paraId="2A198CB3" w14:textId="1430B23D" w:rsidR="00986887" w:rsidRPr="00986887" w:rsidRDefault="002C38B0">
      <w:r w:rsidRPr="00A47541">
        <w:rPr>
          <w:b/>
          <w:bCs/>
        </w:rPr>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Hollerer </w:t>
      </w:r>
      <w:r w:rsidR="0086466D" w:rsidRPr="0086466D">
        <w:rPr>
          <w:b/>
          <w:bCs/>
          <w:i/>
          <w:iCs/>
        </w:rPr>
        <w:t>et al.</w:t>
      </w:r>
      <w:r w:rsidR="0086466D">
        <w:t xml:space="preserve"> </w:t>
      </w:r>
      <w:r w:rsidR="0086466D" w:rsidRPr="004209A0">
        <w:rPr>
          <w:b/>
          <w:bCs/>
        </w:rPr>
        <w:t xml:space="preserve">allows for acquisition of thousands of data points, it does rely on NGS, which in itself can be </w:t>
      </w:r>
      <w:r w:rsidR="004209A0" w:rsidRPr="004209A0">
        <w:rPr>
          <w:b/>
          <w:bCs/>
        </w:rPr>
        <w:t>also seen as a complicated 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4DA99B9C" w14:textId="77777777" w:rsidR="00CE22EC" w:rsidRDefault="00986887">
      <w:r w:rsidRPr="007F2745">
        <w:rPr>
          <w:b/>
          <w:bCs/>
        </w:rPr>
        <w:t>“</w:t>
      </w:r>
      <w:r w:rsidR="007F2745" w:rsidRPr="007F2745">
        <w:rPr>
          <w:b/>
          <w:bCs/>
        </w:rPr>
        <w:t>Compared to solutions like the one reported by Hollerer \cite{Hollerer2020}, our solution can be used when a high volume method for data-generation is not available, while still providing the required results (optimised part).”</w:t>
      </w:r>
      <w:r w:rsidR="00EB15E1">
        <w:br/>
      </w:r>
    </w:p>
    <w:p w14:paraId="30E37CB7" w14:textId="64885D05" w:rsidR="00CE22EC" w:rsidRPr="00CE22EC" w:rsidRDefault="00CE22EC">
      <w:pPr>
        <w:rPr>
          <w:b/>
          <w:bCs/>
        </w:rPr>
      </w:pPr>
      <w:r w:rsidRPr="00CE22EC">
        <w:rPr>
          <w:b/>
          <w:bCs/>
        </w:rPr>
        <w:t>We have also addressed the R^2 value in the previous answer.</w:t>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 xml:space="preserve">1. It is not completely clear from the beginning what do the authors refer to with the term Bandit and what with Round. It might be helpful </w:t>
      </w:r>
      <w:commentRangeStart w:id="94"/>
      <w:r>
        <w:t xml:space="preserve">to explain it somewhere in the beginning of Section2.2. </w:t>
      </w:r>
      <w:commentRangeStart w:id="95"/>
      <w:r>
        <w:t xml:space="preserve"> It  would also be advisable to clarify that Round refers to DBTL round </w:t>
      </w:r>
      <w:commentRangeEnd w:id="94"/>
      <w:r>
        <w:rPr>
          <w:rStyle w:val="CommentReference"/>
        </w:rPr>
        <w:commentReference w:id="94"/>
      </w:r>
      <w:r>
        <w:t>and use either “round” or “Round” throughout the paper.</w:t>
      </w:r>
      <w:commentRangeEnd w:id="95"/>
      <w:r>
        <w:rPr>
          <w:rStyle w:val="CommentReference"/>
        </w:rPr>
        <w:commentReference w:id="95"/>
      </w:r>
    </w:p>
    <w:p w14:paraId="77009EC2" w14:textId="00D45EB8" w:rsidR="00872999" w:rsidRDefault="001739ED" w:rsidP="00FC2AAE">
      <w:pPr>
        <w:rPr>
          <w:b/>
          <w:bCs/>
        </w:rPr>
      </w:pPr>
      <w:r w:rsidRPr="001739ED">
        <w:rPr>
          <w:b/>
          <w:bCs/>
        </w:rPr>
        <w:t xml:space="preserve">The authors have </w:t>
      </w:r>
      <w:r>
        <w:rPr>
          <w:b/>
          <w:bCs/>
        </w:rPr>
        <w:t xml:space="preserve">clarified the terms in section 2.2 and unified </w:t>
      </w:r>
      <w:del w:id="96" w:author="Ong, Cheng Soon (Data61, Black Mountain) [24]" w:date="2021-08-23T22:05:00Z">
        <w:r w:rsidDel="00794131">
          <w:rPr>
            <w:b/>
            <w:bCs/>
          </w:rPr>
          <w:delText xml:space="preserve">the </w:delText>
        </w:r>
      </w:del>
      <w:r>
        <w:rPr>
          <w:b/>
          <w:bCs/>
        </w:rPr>
        <w:t xml:space="preserve">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E4271A3" w14:textId="19738D74" w:rsidR="00F05089" w:rsidRPr="00F05089" w:rsidRDefault="00F05089" w:rsidP="00FC2AAE">
      <w:pPr>
        <w:rPr>
          <w:b/>
          <w:bCs/>
        </w:rPr>
      </w:pPr>
      <w:r>
        <w:rPr>
          <w:b/>
          <w:bCs/>
        </w:rPr>
        <w:t>“</w:t>
      </w:r>
      <w:r w:rsidRPr="00F05089">
        <w:rPr>
          <w:b/>
          <w:bCs/>
        </w:rPr>
        <w:t>In round</w:t>
      </w:r>
      <w:r>
        <w:rPr>
          <w:b/>
          <w:bCs/>
        </w:rPr>
        <w:t xml:space="preserve"> </w:t>
      </w:r>
      <w:r w:rsidRPr="00F05089">
        <w:rPr>
          <w:b/>
          <w:bCs/>
        </w:rPr>
        <w:t xml:space="preserve">t, the prediction and design is based on the results obtained in all previous rounds.  Our </w:t>
      </w:r>
      <w:r w:rsidR="00A137A4">
        <w:rPr>
          <w:b/>
          <w:bCs/>
        </w:rPr>
        <w:t>i</w:t>
      </w:r>
      <w:r w:rsidRPr="00F05089">
        <w:rPr>
          <w:b/>
          <w:bCs/>
        </w:rPr>
        <w:t>mplementation</w:t>
      </w:r>
      <w:r w:rsidR="00A137A4">
        <w:rPr>
          <w:b/>
          <w:bCs/>
        </w:rPr>
        <w:t xml:space="preserve"> </w:t>
      </w:r>
      <w:r w:rsidRPr="00F05089">
        <w:rPr>
          <w:b/>
          <w:bCs/>
        </w:rPr>
        <w:t>of the machine learning algorithms was tested in Python 3.6 and used the scikit-learn library [29].  In the following</w:t>
      </w:r>
      <w:r w:rsidR="00A137A4">
        <w:rPr>
          <w:b/>
          <w:bCs/>
        </w:rPr>
        <w:t xml:space="preserve"> </w:t>
      </w:r>
      <w:r w:rsidRPr="00F05089">
        <w:rPr>
          <w:b/>
          <w:bCs/>
        </w:rPr>
        <w:t>paragraphs, we describe our machine learning pipeline</w:t>
      </w:r>
      <w:r w:rsidR="00872453">
        <w:rPr>
          <w:b/>
          <w:bCs/>
        </w:rPr>
        <w:t xml:space="preserve"> </w:t>
      </w:r>
      <w:r w:rsidRPr="00F05089">
        <w:rPr>
          <w:b/>
          <w:bCs/>
        </w:rPr>
        <w:t>(which</w:t>
      </w:r>
      <w:r w:rsidR="00A137A4">
        <w:rPr>
          <w:b/>
          <w:bCs/>
        </w:rPr>
        <w:t xml:space="preserve"> </w:t>
      </w:r>
      <w:r w:rsidRPr="00F05089">
        <w:rPr>
          <w:b/>
          <w:bCs/>
        </w:rPr>
        <w:t>is</w:t>
      </w:r>
      <w:r w:rsidR="00A137A4">
        <w:rPr>
          <w:b/>
          <w:bCs/>
        </w:rPr>
        <w:t xml:space="preserve"> </w:t>
      </w:r>
      <w:r w:rsidRPr="00F05089">
        <w:rPr>
          <w:b/>
          <w:bCs/>
        </w:rPr>
        <w:t>applicable</w:t>
      </w:r>
      <w:r w:rsidR="00A137A4">
        <w:rPr>
          <w:b/>
          <w:bCs/>
        </w:rPr>
        <w:t xml:space="preserve"> </w:t>
      </w:r>
      <w:r w:rsidRPr="00F05089">
        <w:rPr>
          <w:b/>
          <w:bCs/>
        </w:rPr>
        <w:t>to</w:t>
      </w:r>
      <w:r w:rsidR="00A137A4">
        <w:rPr>
          <w:b/>
          <w:bCs/>
        </w:rPr>
        <w:t xml:space="preserve"> </w:t>
      </w:r>
      <w:r w:rsidRPr="00F05089">
        <w:rPr>
          <w:b/>
          <w:bCs/>
        </w:rPr>
        <w:t>design</w:t>
      </w:r>
      <w:r w:rsidR="00A137A4">
        <w:rPr>
          <w:b/>
          <w:bCs/>
        </w:rPr>
        <w:t xml:space="preserve"> </w:t>
      </w:r>
      <w:r w:rsidRPr="00F05089">
        <w:rPr>
          <w:b/>
          <w:bCs/>
        </w:rPr>
        <w:t>rounds</w:t>
      </w:r>
      <w:r w:rsidR="00A137A4">
        <w:rPr>
          <w:b/>
          <w:bCs/>
        </w:rPr>
        <w:t xml:space="preserve"> </w:t>
      </w:r>
      <w:r w:rsidRPr="00F05089">
        <w:rPr>
          <w:b/>
          <w:bCs/>
        </w:rPr>
        <w:t>1-3,</w:t>
      </w:r>
      <w:r w:rsidR="00A137A4">
        <w:rPr>
          <w:b/>
          <w:bCs/>
        </w:rPr>
        <w:t xml:space="preserve"> </w:t>
      </w:r>
      <w:r w:rsidRPr="00F05089">
        <w:rPr>
          <w:b/>
          <w:bCs/>
        </w:rPr>
        <w:t>denoted</w:t>
      </w:r>
      <w:r w:rsidR="00A137A4">
        <w:rPr>
          <w:b/>
          <w:bCs/>
        </w:rPr>
        <w:t xml:space="preserve"> </w:t>
      </w:r>
      <w:r w:rsidRPr="00F05089">
        <w:rPr>
          <w:b/>
          <w:bCs/>
        </w:rPr>
        <w:t>as</w:t>
      </w:r>
      <w:r w:rsidR="00A137A4">
        <w:rPr>
          <w:b/>
          <w:bCs/>
        </w:rPr>
        <w:t xml:space="preserve"> </w:t>
      </w:r>
      <w:r w:rsidRPr="00F05089">
        <w:rPr>
          <w:b/>
          <w:bCs/>
        </w:rPr>
        <w:t xml:space="preserve">Bandit1-3) in the following order:  data pre-processing, prediction and kernels and finally </w:t>
      </w:r>
      <w:r w:rsidR="00A137A4">
        <w:rPr>
          <w:b/>
          <w:bCs/>
        </w:rPr>
        <w:t>r</w:t>
      </w:r>
      <w:r w:rsidRPr="00F05089">
        <w:rPr>
          <w:b/>
          <w:bCs/>
        </w:rPr>
        <w:t>ecommendation.</w:t>
      </w:r>
      <w:r w:rsidR="00A137A4">
        <w:rPr>
          <w:b/>
          <w:bCs/>
        </w:rPr>
        <w:t xml:space="preserve"> </w:t>
      </w:r>
      <w:r w:rsidRPr="00F05089">
        <w:rPr>
          <w:b/>
          <w:bCs/>
        </w:rPr>
        <w:t>The</w:t>
      </w:r>
      <w:r w:rsidR="00A137A4">
        <w:rPr>
          <w:b/>
          <w:bCs/>
        </w:rPr>
        <w:t xml:space="preserve"> </w:t>
      </w:r>
      <w:r w:rsidRPr="00F05089">
        <w:rPr>
          <w:b/>
          <w:bCs/>
        </w:rPr>
        <w:t>pipeline</w:t>
      </w:r>
      <w:r w:rsidR="00A137A4">
        <w:rPr>
          <w:b/>
          <w:bCs/>
        </w:rPr>
        <w:t xml:space="preserve"> </w:t>
      </w:r>
      <w:r w:rsidRPr="00F05089">
        <w:rPr>
          <w:b/>
          <w:bCs/>
        </w:rPr>
        <w:t>for</w:t>
      </w:r>
      <w:r w:rsidR="00A137A4">
        <w:rPr>
          <w:b/>
          <w:bCs/>
        </w:rPr>
        <w:t xml:space="preserve"> </w:t>
      </w:r>
      <w:r w:rsidRPr="00F05089">
        <w:rPr>
          <w:b/>
          <w:bCs/>
        </w:rPr>
        <w:t>our</w:t>
      </w:r>
      <w:r w:rsidR="00A137A4">
        <w:rPr>
          <w:b/>
          <w:bCs/>
        </w:rPr>
        <w:t xml:space="preserve"> </w:t>
      </w:r>
      <w:r w:rsidRPr="00F05089">
        <w:rPr>
          <w:b/>
          <w:bCs/>
        </w:rPr>
        <w:t>0</w:t>
      </w:r>
      <w:r w:rsidRPr="00A137A4">
        <w:rPr>
          <w:b/>
          <w:bCs/>
          <w:vertAlign w:val="superscript"/>
        </w:rPr>
        <w:t>th</w:t>
      </w:r>
      <w:r w:rsidR="00A137A4">
        <w:rPr>
          <w:b/>
          <w:bCs/>
        </w:rPr>
        <w:t xml:space="preserve"> </w:t>
      </w:r>
      <w:r w:rsidRPr="00F05089">
        <w:rPr>
          <w:b/>
          <w:bCs/>
        </w:rPr>
        <w:t>round</w:t>
      </w:r>
      <w:r w:rsidR="00A137A4">
        <w:rPr>
          <w:b/>
          <w:bCs/>
        </w:rPr>
        <w:t xml:space="preserve"> </w:t>
      </w:r>
      <w:r w:rsidRPr="00F05089">
        <w:rPr>
          <w:b/>
          <w:bCs/>
        </w:rPr>
        <w:t>o</w:t>
      </w:r>
      <w:r w:rsidR="00A137A4">
        <w:rPr>
          <w:b/>
          <w:bCs/>
        </w:rPr>
        <w:t xml:space="preserve">f  </w:t>
      </w:r>
      <w:r w:rsidR="1A0C6086" w:rsidRPr="7EB83A43">
        <w:rPr>
          <w:b/>
          <w:bCs/>
        </w:rPr>
        <w:t xml:space="preserve">machine learning </w:t>
      </w:r>
      <w:r w:rsidR="29D59545" w:rsidRPr="7EB83A43">
        <w:rPr>
          <w:b/>
          <w:bCs/>
        </w:rPr>
        <w:t>designs</w:t>
      </w:r>
      <w:r w:rsidRPr="00F05089">
        <w:rPr>
          <w:b/>
          <w:bCs/>
        </w:rPr>
        <w:t>,</w:t>
      </w:r>
      <w:r w:rsidR="00A137A4">
        <w:rPr>
          <w:b/>
          <w:bCs/>
        </w:rPr>
        <w:t xml:space="preserve"> </w:t>
      </w:r>
      <w:r w:rsidRPr="00F05089">
        <w:rPr>
          <w:b/>
          <w:bCs/>
        </w:rPr>
        <w:t>denoted</w:t>
      </w:r>
      <w:r w:rsidR="00A137A4">
        <w:rPr>
          <w:b/>
          <w:bCs/>
        </w:rPr>
        <w:t xml:space="preserve"> </w:t>
      </w:r>
      <w:r w:rsidRPr="00F05089">
        <w:rPr>
          <w:b/>
          <w:bCs/>
        </w:rPr>
        <w:t>as</w:t>
      </w:r>
      <w:r w:rsidR="00A137A4">
        <w:rPr>
          <w:b/>
          <w:bCs/>
        </w:rPr>
        <w:t xml:space="preserve"> </w:t>
      </w:r>
      <w:r w:rsidRPr="00F05089">
        <w:rPr>
          <w:b/>
          <w:bCs/>
        </w:rPr>
        <w:t>Bandit-0</w:t>
      </w:r>
      <w:r w:rsidR="00A137A4">
        <w:rPr>
          <w:b/>
          <w:bCs/>
        </w:rPr>
        <w:t xml:space="preserve"> </w:t>
      </w:r>
      <w:r w:rsidRPr="00F05089">
        <w:rPr>
          <w:b/>
          <w:bCs/>
        </w:rPr>
        <w:t>,</w:t>
      </w:r>
      <w:r w:rsidR="005936A0">
        <w:rPr>
          <w:b/>
          <w:bCs/>
        </w:rPr>
        <w:t xml:space="preserve"> </w:t>
      </w:r>
      <w:r w:rsidRPr="00F05089">
        <w:rPr>
          <w:b/>
          <w:bCs/>
        </w:rPr>
        <w:t>is</w:t>
      </w:r>
      <w:r w:rsidR="00A137A4">
        <w:rPr>
          <w:b/>
          <w:bCs/>
        </w:rPr>
        <w:t xml:space="preserve"> </w:t>
      </w:r>
      <w:r w:rsidRPr="00F05089">
        <w:rPr>
          <w:b/>
          <w:bCs/>
        </w:rPr>
        <w:t>reported</w:t>
      </w:r>
      <w:r w:rsidR="00A137A4">
        <w:rPr>
          <w:b/>
          <w:bCs/>
        </w:rPr>
        <w:t xml:space="preserve"> </w:t>
      </w:r>
      <w:r w:rsidRPr="00F05089">
        <w:rPr>
          <w:b/>
          <w:bCs/>
        </w:rPr>
        <w:t>in</w:t>
      </w:r>
      <w:r w:rsidR="00A137A4">
        <w:rPr>
          <w:b/>
          <w:bCs/>
        </w:rPr>
        <w:t xml:space="preserve"> </w:t>
      </w:r>
      <w:r w:rsidRPr="00F05089">
        <w:rPr>
          <w:b/>
          <w:bCs/>
        </w:rPr>
        <w:t>Supplementary A.4.</w:t>
      </w:r>
      <w:r>
        <w:rPr>
          <w:b/>
          <w:bCs/>
        </w:rPr>
        <w:t>”</w:t>
      </w:r>
    </w:p>
    <w:p w14:paraId="23915D11" w14:textId="19176DEC" w:rsidR="00FC2AAE" w:rsidRDefault="00FC2AAE" w:rsidP="00FC2AAE">
      <w:r>
        <w:t>2. Section 2.2.1 – Please clarify how TIR is calculated, in particular th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lastRenderedPageBreak/>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32460"/>
                    </a:xfrm>
                    <a:prstGeom prst="rect">
                      <a:avLst/>
                    </a:prstGeom>
                  </pic:spPr>
                </pic:pic>
              </a:graphicData>
            </a:graphic>
          </wp:inline>
        </w:drawing>
      </w:r>
    </w:p>
    <w:p w14:paraId="1C3C31E7" w14:textId="6625682E" w:rsidR="00023BE9" w:rsidRDefault="00FC2AAE" w:rsidP="00FC2AAE">
      <w:r>
        <w:t xml:space="preserve">4. Page 4, line 32 – </w:t>
      </w:r>
      <w:r w:rsidRPr="00FF416B">
        <w:t>The assumption on the unknown mean and variance is in contrast to the one given in Supplementary, where a zero mean is assumed. It also</w:t>
      </w:r>
      <w:r>
        <w:t xml:space="preserve"> turns out that</w:t>
      </w:r>
      <w:r w:rsidR="00023BE9">
        <w:t xml:space="preserve"> </w:t>
      </w:r>
      <w:r>
        <w:t>α</w:t>
      </w:r>
      <w:r w:rsidR="00023BE9">
        <w:t xml:space="preserve"> </w:t>
      </w:r>
      <w:r>
        <w:t>is the noise</w:t>
      </w:r>
      <w:r w:rsidR="00023BE9">
        <w:t xml:space="preserve"> </w:t>
      </w:r>
      <w:r>
        <w:t>standard deviation, mentioned at the end of the section. Please clarify. I’d also suggest to clearly</w:t>
      </w:r>
      <w:r w:rsidR="00023BE9">
        <w:t xml:space="preserve"> </w:t>
      </w:r>
      <w:r>
        <w:t>define</w:t>
      </w:r>
      <w:r w:rsidR="00237C96">
        <w:t xml:space="preserve"> </w:t>
      </w:r>
      <w:r>
        <w:t>yi</w:t>
      </w:r>
      <w:r w:rsidR="00023BE9">
        <w:t xml:space="preserve"> </w:t>
      </w:r>
      <w:r>
        <w:t>(observations, labels).</w:t>
      </w:r>
    </w:p>
    <w:p w14:paraId="4BC1FD33" w14:textId="77777777" w:rsidR="00101100" w:rsidRPr="00101100" w:rsidRDefault="00FC2AAE" w:rsidP="00101100">
      <w:r>
        <w:t>5. Page 4, line 38 – The posterior mean and standard deviation, of what? Please say explicitly.</w:t>
      </w:r>
    </w:p>
    <w:p w14:paraId="3DF263EA" w14:textId="35DF68F7" w:rsidR="509D3E02" w:rsidRDefault="0049044B" w:rsidP="0177422A">
      <w:r>
        <w:rPr>
          <w:b/>
        </w:rPr>
        <w:t>We have updated our text to reflect this:</w:t>
      </w:r>
    </w:p>
    <w:p w14:paraId="4AA32CF8" w14:textId="44E8DCFF" w:rsidR="563F842C" w:rsidRDefault="563F842C" w:rsidP="2989D382">
      <w:pPr>
        <w:rPr>
          <w:b/>
          <w:bCs/>
        </w:rPr>
      </w:pPr>
      <w:r w:rsidRPr="2989D382">
        <w:rPr>
          <w:b/>
          <w:bCs/>
        </w:rPr>
        <w:t>“GPR can predict both the posterior mean and standard deviation of the RBS sequences in the design space.”</w:t>
      </w:r>
    </w:p>
    <w:p w14:paraId="744D7C51" w14:textId="6A9571D9" w:rsidR="0015559F" w:rsidRPr="0015559F" w:rsidRDefault="00FC2AAE" w:rsidP="0015559F">
      <w:r>
        <w:t>6. Page 5, last paragraph – I suggest to be more strict in using the term observation. For example,</w:t>
      </w:r>
      <w:r w:rsidR="00ED7F35">
        <w:t xml:space="preserve"> </w:t>
      </w:r>
      <w:r>
        <w:t>it is used both in “observed points (i.e. features)” and “true label, i.e. observation”.</w:t>
      </w:r>
    </w:p>
    <w:p w14:paraId="4C22E560" w14:textId="335257B5"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r w:rsidR="5ABBD162" w:rsidRPr="00B0796C">
        <w:rPr>
          <w:b/>
          <w:bCs/>
        </w:rPr>
        <w:t>i</w:t>
      </w:r>
      <w:r w:rsidR="5ABBD162" w:rsidRPr="00B0796C">
        <w:rPr>
          <w:b/>
        </w:rPr>
        <w:t>.e.</w:t>
      </w:r>
      <w:r w:rsidR="57A2ED5B" w:rsidRPr="00B0796C">
        <w:rPr>
          <w:b/>
        </w:rPr>
        <w:t xml:space="preserve"> whether we </w:t>
      </w:r>
      <w:r w:rsidR="00B0796C">
        <w:rPr>
          <w:b/>
        </w:rPr>
        <w:t>have tested the relevant sequences</w:t>
      </w:r>
      <w:r w:rsidR="57A2ED5B" w:rsidRPr="00B0796C">
        <w:rPr>
          <w:b/>
        </w:rPr>
        <w:t xml:space="preserve">. </w:t>
      </w:r>
    </w:p>
    <w:p w14:paraId="33D033CB" w14:textId="286E0E5F"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r>
        <w:t>i.e. 90 times, so to calculate predicted standard deviation and update the UCB score.</w:t>
      </w:r>
    </w:p>
    <w:p w14:paraId="285473AC" w14:textId="732E5923" w:rsidR="3EDD9C65" w:rsidRPr="00472D6A" w:rsidRDefault="003732DF" w:rsidP="10E9F83E">
      <w:pPr>
        <w:rPr>
          <w:b/>
        </w:rPr>
      </w:pPr>
      <w:r>
        <w:rPr>
          <w:b/>
        </w:rPr>
        <w:t>W</w:t>
      </w:r>
      <w:r w:rsidR="005159C5">
        <w:rPr>
          <w:b/>
        </w:rPr>
        <w:t xml:space="preserve">e do explain this in </w:t>
      </w:r>
      <w:r w:rsidR="005159C5" w:rsidRPr="005159C5">
        <w:rPr>
          <w:b/>
        </w:rPr>
        <w:t xml:space="preserve">Recommendation: Batch Upper Confidence Bound Bandit </w:t>
      </w:r>
      <w:r w:rsidR="005159C5">
        <w:rPr>
          <w:b/>
        </w:rPr>
        <w:t xml:space="preserve">subsection of the manuscript: </w:t>
      </w:r>
      <w:r w:rsidR="3EDD9C65" w:rsidRPr="00472D6A">
        <w:rPr>
          <w:b/>
        </w:rPr>
        <w:t xml:space="preserve">“The strategy here is to recommend RBS sequences one-by-one by sequentially </w:t>
      </w:r>
      <w:r w:rsidR="619F912C" w:rsidRPr="00472D6A">
        <w:rPr>
          <w:b/>
        </w:rPr>
        <w:t xml:space="preserve">adding </w:t>
      </w:r>
      <w:r w:rsidR="3EDD9C65" w:rsidRPr="00472D6A">
        <w:rPr>
          <w:b/>
        </w:rPr>
        <w:t xml:space="preserve">the newly recommended RBS sequences </w:t>
      </w:r>
      <w:r w:rsidR="619F912C" w:rsidRPr="00472D6A">
        <w:rPr>
          <w:b/>
        </w:rPr>
        <w:t>into</w:t>
      </w:r>
      <w:r w:rsidR="3EDD9C65" w:rsidRPr="00472D6A">
        <w:rPr>
          <w:b/>
        </w:rPr>
        <w:t xml:space="preserve"> the training data and </w:t>
      </w:r>
      <w:r w:rsidR="619F912C" w:rsidRPr="00472D6A">
        <w:rPr>
          <w:b/>
        </w:rPr>
        <w:t>updating</w:t>
      </w:r>
      <w:r w:rsidR="3EDD9C65" w:rsidRPr="00472D6A">
        <w:rPr>
          <w:b/>
        </w:rPr>
        <w:t xml:space="preserve"> UCB scores</w:t>
      </w:r>
      <w:r w:rsidR="619F912C" w:rsidRPr="00472D6A">
        <w:rPr>
          <w:b/>
        </w:rPr>
        <w:t>.</w:t>
      </w:r>
      <w:r w:rsidR="3EDD9C65" w:rsidRPr="00472D6A">
        <w:rPr>
          <w:b/>
        </w:rPr>
        <w:t>”</w:t>
      </w:r>
      <w:r w:rsidR="3142A489" w:rsidRPr="00472D6A">
        <w:rPr>
          <w:b/>
        </w:rPr>
        <w:t>.</w:t>
      </w:r>
    </w:p>
    <w:p w14:paraId="564F92A3" w14:textId="77777777" w:rsidR="00B77496" w:rsidRPr="00B77496" w:rsidRDefault="00FC2AAE" w:rsidP="00B77496">
      <w:r>
        <w:t>8. Figure 1 – “...mean of±1.96 standard deviation”. If “of” is not a typo here it is confusing.</w:t>
      </w:r>
    </w:p>
    <w:p w14:paraId="5AFC12DB" w14:textId="21F1742D"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77777777" w:rsidR="00237C96" w:rsidRDefault="00FC2AAE" w:rsidP="00FC2AAE">
      <w:pPr>
        <w:rPr>
          <w:highlight w:val="yellow"/>
        </w:rPr>
      </w:pPr>
      <w:r>
        <w:t xml:space="preserve">9. </w:t>
      </w:r>
      <w:r w:rsidRPr="00F53651">
        <w:t>I strongly suggest to increase font size in all figures’ axes, titles, labels.</w:t>
      </w:r>
    </w:p>
    <w:p w14:paraId="19ADFEAE" w14:textId="034F652D" w:rsidR="3DCB16FF" w:rsidRPr="00F53651" w:rsidRDefault="00F53651" w:rsidP="70028E2F">
      <w:pPr>
        <w:rPr>
          <w:b/>
          <w:bCs/>
        </w:rPr>
      </w:pPr>
      <w:r w:rsidRPr="00F53651">
        <w:rPr>
          <w:b/>
          <w:bCs/>
        </w:rPr>
        <w:lastRenderedPageBreak/>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n,k.</w:t>
      </w:r>
    </w:p>
    <w:p w14:paraId="58BCFC88" w14:textId="4E459C6A" w:rsidR="00EC5476" w:rsidRPr="00EC5476" w:rsidRDefault="00D37EA3" w:rsidP="00FC2AAE">
      <w:pPr>
        <w:rPr>
          <w:b/>
          <w:bCs/>
        </w:rPr>
      </w:pPr>
      <w:r>
        <w:rPr>
          <w:b/>
          <w:bCs/>
        </w:rPr>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in the respective box with the following explanation set in the caption: “I</w:t>
      </w:r>
      <w:r w:rsidR="00430CE5" w:rsidRPr="00430CE5">
        <w:rPr>
          <w:b/>
          <w:bCs/>
        </w:rPr>
        <w:t>n regards to the "Goal Met?" condition, the goal in our case was to find sequences with TIR higher than benchmark, but the goal can be generalised to fit the requirements of the user.</w:t>
      </w:r>
      <w:r w:rsidR="00F968AA">
        <w:rPr>
          <w:b/>
          <w:bCs/>
        </w:rPr>
        <w:t>”</w:t>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values of TIR. Having in mind that the objective of the study is to increase protein expression,</w:t>
      </w:r>
      <w:r w:rsidR="00237C96">
        <w:t xml:space="preserve"> </w:t>
      </w:r>
      <w:r>
        <w:t>the question arises of why they decided not to consider non-core modifications.</w:t>
      </w:r>
    </w:p>
    <w:p w14:paraId="0F470D7F" w14:textId="4E6773BF"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 xml:space="preserve">TIR, as exemplified in our other results.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experiments on bandits</w:t>
      </w:r>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xml:space="preserve">. We have added the following sentence to </w:t>
      </w:r>
      <w:r w:rsidR="00617FDC" w:rsidRPr="00617FDC">
        <w:rPr>
          <w:b/>
          <w:bCs/>
        </w:rPr>
        <w:t>make it clearer in our text:</w:t>
      </w:r>
    </w:p>
    <w:p w14:paraId="455A724F" w14:textId="284BDB3C" w:rsidR="008005E6" w:rsidRPr="00617FDC" w:rsidRDefault="00F57BBF" w:rsidP="00FC2AAE">
      <w:pPr>
        <w:rPr>
          <w:b/>
          <w:bCs/>
        </w:rPr>
      </w:pPr>
      <w:r>
        <w:rPr>
          <w:b/>
          <w:bCs/>
        </w:rPr>
        <w:t>“Notably, f</w:t>
      </w:r>
      <w:r w:rsidR="00733058" w:rsidRPr="00617FDC">
        <w:rPr>
          <w:b/>
          <w:bCs/>
        </w:rPr>
        <w:t>ocusing on the 6 to 8bp long core sequence is a common RBS design approach</w:t>
      </w:r>
      <w:r w:rsidR="000348E9">
        <w:rPr>
          <w:b/>
          <w:bCs/>
        </w:rPr>
        <w:t xml:space="preserve"> </w:t>
      </w:r>
      <w:r w:rsidR="00CF7E77">
        <w:rPr>
          <w:b/>
          <w:bCs/>
        </w:rPr>
        <w:t>\</w:t>
      </w:r>
      <w:r w:rsidR="000348E9">
        <w:rPr>
          <w:b/>
          <w:bCs/>
        </w:rPr>
        <w:t>cite{</w:t>
      </w:r>
      <w:r w:rsidR="00CF7E77">
        <w:rPr>
          <w:b/>
          <w:bCs/>
        </w:rPr>
        <w:t>Jeschek2016}</w:t>
      </w:r>
      <w:r w:rsidR="00733058" w:rsidRPr="00617FDC">
        <w:rPr>
          <w:b/>
          <w:bCs/>
        </w:rPr>
        <w:t>.</w:t>
      </w:r>
      <w:r w:rsidR="0049678B" w:rsidRPr="00617FDC">
        <w:rPr>
          <w:b/>
          <w:bCs/>
        </w:rPr>
        <w:t xml:space="preserve"> </w:t>
      </w:r>
      <w:r>
        <w:rPr>
          <w:b/>
          <w:bCs/>
        </w:rPr>
        <w:t>“</w:t>
      </w:r>
    </w:p>
    <w:p w14:paraId="259B8EEF" w14:textId="312CEDA1" w:rsidR="00F134E4" w:rsidRDefault="00FC2AAE" w:rsidP="00FC2AAE">
      <w:r>
        <w:t>12. Figure 3 caption, line 37 – I suggest to write in full “position probability matrix” instead of the</w:t>
      </w:r>
      <w:r w:rsidR="009F635A">
        <w:t xml:space="preserve"> </w:t>
      </w:r>
      <w:r>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pPr>
        <w:rPr>
          <w:ins w:id="97" w:author="Mengyan Zhang" w:date="2021-08-05T10:42:00Z"/>
        </w:rPr>
      </w:pPr>
      <w:r>
        <w:t>14. Figure 3C – What exactly different exploration/exploitation colors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example, how is the color of a point, for which both predicted mean and standard deviation are</w:t>
      </w:r>
      <w:r w:rsidR="3AAABB35">
        <w:t xml:space="preserve"> </w:t>
      </w:r>
      <w:r>
        <w:t>high, determined?</w:t>
      </w:r>
    </w:p>
    <w:p w14:paraId="4C57762D" w14:textId="4A0D3C1C" w:rsidR="50EC7A29" w:rsidRDefault="50EC7A29" w:rsidP="71F50374">
      <w:commentRangeStart w:id="98"/>
      <w:commentRangeStart w:id="99"/>
      <w:r w:rsidRPr="71F50374">
        <w:rPr>
          <w:b/>
          <w:bCs/>
        </w:rPr>
        <w:t xml:space="preserve">We </w:t>
      </w:r>
      <w:r w:rsidR="00CF758C">
        <w:rPr>
          <w:b/>
          <w:bCs/>
        </w:rPr>
        <w:t xml:space="preserve">have </w:t>
      </w:r>
      <w:r w:rsidRPr="71F50374">
        <w:rPr>
          <w:b/>
          <w:bCs/>
        </w:rPr>
        <w:t>update</w:t>
      </w:r>
      <w:r w:rsidR="00CF758C">
        <w:rPr>
          <w:b/>
          <w:bCs/>
        </w:rPr>
        <w:t>d</w:t>
      </w:r>
      <w:r w:rsidRPr="71F50374">
        <w:rPr>
          <w:b/>
          <w:bCs/>
        </w:rPr>
        <w:t xml:space="preserve"> the caption for Figure S3 as follow</w:t>
      </w:r>
      <w:r w:rsidR="00CF758C">
        <w:rPr>
          <w:b/>
          <w:bCs/>
        </w:rPr>
        <w:t>s</w:t>
      </w:r>
      <w:r w:rsidRPr="71F50374">
        <w:rPr>
          <w:b/>
          <w:bCs/>
        </w:rPr>
        <w:t>:</w:t>
      </w:r>
      <w:commentRangeEnd w:id="98"/>
      <w:r>
        <w:rPr>
          <w:rStyle w:val="CommentReference"/>
        </w:rPr>
        <w:commentReference w:id="98"/>
      </w:r>
      <w:commentRangeEnd w:id="99"/>
      <w:r w:rsidR="004E7C94">
        <w:rPr>
          <w:rStyle w:val="CommentReference"/>
        </w:rPr>
        <w:commentReference w:id="99"/>
      </w:r>
    </w:p>
    <w:p w14:paraId="637BE75C" w14:textId="3A088974" w:rsidR="50EC7A29" w:rsidRDefault="50EC7A29" w:rsidP="71F50374">
      <w:r w:rsidRPr="71F50374">
        <w:rPr>
          <w:b/>
          <w:bCs/>
        </w:rPr>
        <w:t>“The orange points show the predicted STD and TIR</w:t>
      </w:r>
      <w:r w:rsidR="00B66002">
        <w:rPr>
          <w:b/>
          <w:bCs/>
        </w:rPr>
        <w:t xml:space="preserve"> </w:t>
      </w:r>
      <w:r w:rsidRPr="71F50374">
        <w:rPr>
          <w:b/>
          <w:bCs/>
        </w:rPr>
        <w:t>(with the setting of Figure 4) for test data points (recommendations in Round 1-3). We project the orange points to the diagonal line crossing (0,1) and (1,0). We colo</w:t>
      </w:r>
      <w:r w:rsidR="004167B2">
        <w:rPr>
          <w:b/>
          <w:bCs/>
        </w:rPr>
        <w:t>u</w:t>
      </w:r>
      <w:r w:rsidRPr="71F50374">
        <w:rPr>
          <w:b/>
          <w:bCs/>
        </w:rPr>
        <w:t>r those projected points using RdBu palette, which ar</w:t>
      </w:r>
      <w:r w:rsidR="78EADC07" w:rsidRPr="71F50374">
        <w:rPr>
          <w:b/>
          <w:bCs/>
        </w:rPr>
        <w:t>e</w:t>
      </w:r>
      <w:r w:rsidRPr="71F50374">
        <w:rPr>
          <w:b/>
          <w:bCs/>
        </w:rPr>
        <w:t xml:space="preserve"> exploration-exploitation colo</w:t>
      </w:r>
      <w:r w:rsidR="004167B2">
        <w:rPr>
          <w:b/>
          <w:bCs/>
        </w:rPr>
        <w:t>u</w:t>
      </w:r>
      <w:r w:rsidRPr="71F50374">
        <w:rPr>
          <w:b/>
          <w:bCs/>
        </w:rPr>
        <w:t>rs/scores shown in Figure 3C. The hued red colo</w:t>
      </w:r>
      <w:r w:rsidR="004167B2">
        <w:rPr>
          <w:b/>
          <w:bCs/>
        </w:rPr>
        <w:t>u</w:t>
      </w:r>
      <w:r w:rsidRPr="71F50374">
        <w:rPr>
          <w:b/>
          <w:bCs/>
        </w:rPr>
        <w:t>r corresponds to points that are predicted to have high STD (uncertainty), which are recommended for exploration; the hued bule colo</w:t>
      </w:r>
      <w:r w:rsidR="004167B2">
        <w:rPr>
          <w:b/>
          <w:bCs/>
        </w:rPr>
        <w:t>u</w:t>
      </w:r>
      <w:r w:rsidRPr="71F50374">
        <w:rPr>
          <w:b/>
          <w:bCs/>
        </w:rPr>
        <w:t>r corresponds to points that are predicted to have high TIR, which are recommended for exploitation”</w:t>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lastRenderedPageBreak/>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t>16. Page 10, line 26 – It is not clear what is the difference between Fig. 4 and Fig. S4 – the titles</w:t>
      </w:r>
      <w:r w:rsidR="00F134E4">
        <w:t xml:space="preserve"> </w:t>
      </w:r>
      <w:r>
        <w:t>are the same, except of metrics’ values.</w:t>
      </w:r>
    </w:p>
    <w:p w14:paraId="755FD405" w14:textId="5CAAB579" w:rsidR="0A720096" w:rsidRPr="003148BB" w:rsidRDefault="0A720096" w:rsidP="70028E2F">
      <w:pPr>
        <w:rPr>
          <w:b/>
          <w:bCs/>
        </w:rPr>
      </w:pPr>
      <w:r w:rsidRPr="003148BB">
        <w:rPr>
          <w:b/>
          <w:bCs/>
        </w:rPr>
        <w:t>Fig 4 the kernel matrix is not normalised, while in Fig S4, kernel matrix is normalised</w:t>
      </w:r>
      <w:r w:rsidR="77F39A69" w:rsidRPr="003148BB">
        <w:rPr>
          <w:b/>
          <w:bCs/>
        </w:rPr>
        <w:t xml:space="preserve"> as shown in A.2.1</w:t>
      </w:r>
      <w:r w:rsidRPr="003148BB">
        <w:rPr>
          <w:b/>
          <w:bCs/>
        </w:rPr>
        <w:t>.</w:t>
      </w:r>
      <w:r w:rsidR="56396BC5" w:rsidRPr="003148BB">
        <w:rPr>
          <w:b/>
          <w:bCs/>
        </w:rPr>
        <w:t xml:space="preserve"> Those two figures shows although the R^2 scores change a lot, the Spearman correlation remains similar. </w:t>
      </w:r>
      <w:r w:rsidRPr="003148BB">
        <w:rPr>
          <w:b/>
          <w:bCs/>
        </w:rPr>
        <w:t xml:space="preserve"> </w:t>
      </w:r>
      <w:r w:rsidR="06E49193" w:rsidRPr="003148BB">
        <w:rPr>
          <w:b/>
          <w:bCs/>
        </w:rPr>
        <w:t>We now add more details in the caption of Fig 4 and Fig S4.</w:t>
      </w:r>
    </w:p>
    <w:p w14:paraId="60389E5C" w14:textId="10A0E583" w:rsidR="000244F9" w:rsidRDefault="00FC2AAE" w:rsidP="00FC2AAE">
      <w:r>
        <w:t>17. Page 11, lines 43-44 – I suggest to make the last sentence a bit more clear.</w:t>
      </w:r>
    </w:p>
    <w:p w14:paraId="0791870B" w14:textId="6A613336" w:rsidR="00E94909" w:rsidRPr="00CF627E" w:rsidRDefault="00CB721A" w:rsidP="00FC2AAE">
      <w:pPr>
        <w:rPr>
          <w:b/>
          <w:bCs/>
        </w:rPr>
      </w:pPr>
      <w:r w:rsidRPr="00CF627E">
        <w:rPr>
          <w:b/>
          <w:bCs/>
        </w:rPr>
        <w:t>The sentence has been updated to:</w:t>
      </w:r>
    </w:p>
    <w:p w14:paraId="2DF6989A" w14:textId="1989B737" w:rsidR="00CB721A" w:rsidRPr="00CF627E" w:rsidRDefault="00CB721A" w:rsidP="00FC2AAE">
      <w:pPr>
        <w:rPr>
          <w:b/>
          <w:bCs/>
        </w:rPr>
      </w:pPr>
      <w:r w:rsidRPr="00CF627E">
        <w:rPr>
          <w:b/>
          <w:bCs/>
        </w:rPr>
        <w:t xml:space="preserve">“This observation is in line with </w:t>
      </w:r>
      <w:r w:rsidR="003D01AA" w:rsidRPr="00CF627E">
        <w:rPr>
          <w:b/>
          <w:bCs/>
        </w:rPr>
        <w:t xml:space="preserve">approaches seen in other disciplines, e.g. protein engineering, where </w:t>
      </w:r>
      <w:r w:rsidR="00CF627E" w:rsidRPr="00CF627E">
        <w:rPr>
          <w:b/>
          <w:bCs/>
        </w:rPr>
        <w:t>more directed changes yield better results than wide random changes”</w:t>
      </w:r>
    </w:p>
    <w:p w14:paraId="7DD73123" w14:textId="4384FF08" w:rsidR="000244F9" w:rsidRDefault="00FC2AAE" w:rsidP="00FC2AAE">
      <w:r>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r>
        <w:t>X,y.</w:t>
      </w:r>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5. I suggest to writ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r>
        <w:t>x,x</w:t>
      </w:r>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r>
        <w:t>specl(x).</w:t>
      </w:r>
    </w:p>
    <w:p w14:paraId="4E51E5B7" w14:textId="13D83367"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I.e.</w:t>
      </w:r>
    </w:p>
    <w:p w14:paraId="3FE42555" w14:textId="4E4BB845" w:rsidR="1DDB1A3C" w:rsidRDefault="5CD3CD83" w:rsidP="1DDB1A3C">
      <w:r>
        <w:rPr>
          <w:noProof/>
        </w:rPr>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15">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r>
        <w:t>Specd</w:t>
      </w:r>
      <w:r w:rsidR="000244F9">
        <w:t xml:space="preserve"> </w:t>
      </w:r>
      <w:r>
        <w:t>(X). Please check.</w:t>
      </w:r>
    </w:p>
    <w:p w14:paraId="7A3C1A61" w14:textId="235E6589" w:rsidR="00617009" w:rsidRDefault="00FC2AAE" w:rsidP="00FC2AAE">
      <w:r>
        <w:t>9. Section A.2.1 – It is not clear what actually is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φ^spec_l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t>11. Unit norm definition – Please check the subscripts</w:t>
      </w:r>
      <w:r w:rsidR="00617009">
        <w:t xml:space="preserve"> </w:t>
      </w:r>
      <w:r>
        <w:t>m,d.</w:t>
      </w:r>
    </w:p>
    <w:p w14:paraId="17E97436" w14:textId="4E3E692B" w:rsidR="1376E1BF" w:rsidRDefault="1376E1BF" w:rsidP="2989D382">
      <w:pPr>
        <w:rPr>
          <w:b/>
          <w:bCs/>
        </w:rPr>
      </w:pPr>
      <w:r w:rsidRPr="2989D382">
        <w:rPr>
          <w:b/>
          <w:bCs/>
        </w:rPr>
        <w:lastRenderedPageBreak/>
        <w:t>We’ve fixed all the typos mentioned in points 1-11 above.</w:t>
      </w:r>
    </w:p>
    <w:p w14:paraId="3C7AD43F" w14:textId="45DA6B8A" w:rsidR="00617009" w:rsidRDefault="00FC2AAE" w:rsidP="00FC2AAE">
      <w:r>
        <w:t>12. Figure S1:– What exactly are the rolling averages? Why they don’t start from the same position for all</w:t>
      </w:r>
      <w:r w:rsidR="00617009">
        <w:t xml:space="preserve"> </w:t>
      </w:r>
      <w:r>
        <w:t>bases?–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t>13. Figure S2 – “Dash line is...” seems copied from another caption.</w:t>
      </w:r>
    </w:p>
    <w:p w14:paraId="5698E663" w14:textId="655FC9B2" w:rsidR="703D261E" w:rsidRPr="003148BB" w:rsidRDefault="00FA30A8" w:rsidP="4B5DE14A">
      <w:pPr>
        <w:rPr>
          <w:b/>
        </w:rPr>
      </w:pPr>
      <w:r>
        <w:rPr>
          <w:b/>
        </w:rPr>
        <w:t xml:space="preserve">It was a typo, it has been removed for this </w:t>
      </w:r>
      <w:r w:rsidR="00CA6E6E">
        <w:rPr>
          <w:b/>
        </w:rPr>
        <w:t>revision.</w:t>
      </w:r>
    </w:p>
    <w:p w14:paraId="2D77307D" w14:textId="590006C8" w:rsidR="00341E98" w:rsidRDefault="7EC87065" w:rsidP="00FC2AAE">
      <w:r>
        <w:t>14. Figure S3 – It is not clear what are the projected values</w:t>
      </w:r>
    </w:p>
    <w:p w14:paraId="2DC5307E" w14:textId="712DB55B" w:rsidR="00341E98" w:rsidRDefault="4DF7EAC3" w:rsidP="71F50374">
      <w:r w:rsidRPr="71F50374">
        <w:rPr>
          <w:b/>
          <w:bCs/>
        </w:rPr>
        <w:t>We update the caption for Figure S3 as following:</w:t>
      </w:r>
    </w:p>
    <w:p w14:paraId="2D158B0F" w14:textId="6645C941" w:rsidR="00341E98" w:rsidRDefault="4DF7EAC3" w:rsidP="71F50374">
      <w:r w:rsidRPr="71F50374">
        <w:rPr>
          <w:b/>
          <w:bCs/>
        </w:rPr>
        <w:t>“</w:t>
      </w:r>
      <w:r w:rsidR="73C0834A" w:rsidRPr="71F50374">
        <w:rPr>
          <w:b/>
          <w:bCs/>
        </w:rPr>
        <w:t>The orange points show the predicted STD and TIR(with the setting of Figure 4) for test data points (recommendations in Round 1-3). We project the orange points to the diagonal line crossing (0,1) and (1,0). We color those projected points using RdBu palette, which are exploration-exploitation colors/scores shown in Figure 3C. The hued red color corresponds to points that are predicted to have high STD (uncertainty), which are recommended for exploration; the hued bule color corresponds to points that are predicted to have high TIR, which are recommended for exploitation</w:t>
      </w:r>
      <w:r w:rsidRPr="71F50374">
        <w:rPr>
          <w:b/>
          <w:bCs/>
        </w:rPr>
        <w:t>”</w:t>
      </w:r>
      <w:r w:rsidR="76940001">
        <w:br/>
      </w:r>
      <w:r w:rsidR="76940001">
        <w:br/>
      </w:r>
      <w:r w:rsidR="56647287">
        <w:t xml:space="preserve">Reviewer: 3 </w:t>
      </w:r>
      <w:r w:rsidR="76940001">
        <w:br/>
      </w:r>
      <w:r w:rsidR="56647287">
        <w:t xml:space="preserve">without review: Figure 3A. I am not sure if random selections should always led to such low TIRs </w:t>
      </w:r>
      <w:r w:rsidR="56647287">
        <w:lastRenderedPageBreak/>
        <w:t xml:space="preserve">compared with the benchmark because of the low dimension of the design space (4096). Have the authors tried to statistically validate the results? Comparison with a random sampling, etc. </w:t>
      </w:r>
    </w:p>
    <w:p w14:paraId="734490C6" w14:textId="3D9D2C39" w:rsidR="0019689B" w:rsidRDefault="00F73B95" w:rsidP="00FC2AAE">
      <w:r w:rsidRPr="00C42C3F">
        <w:rPr>
          <w:b/>
          <w:bCs/>
        </w:rPr>
        <w:t>Our results</w:t>
      </w:r>
      <w:r w:rsidR="00AB0211" w:rsidRPr="00C42C3F">
        <w:rPr>
          <w:b/>
          <w:bCs/>
        </w:rPr>
        <w:t xml:space="preserve"> for random sampling</w:t>
      </w:r>
      <w:r w:rsidRPr="00C42C3F">
        <w:rPr>
          <w:b/>
          <w:bCs/>
        </w:rPr>
        <w:t xml:space="preserve"> are in line with </w:t>
      </w:r>
      <w:r w:rsidR="00AB0211" w:rsidRPr="00C42C3F">
        <w:rPr>
          <w:b/>
          <w:bCs/>
        </w:rPr>
        <w:t>other results published in literature. For example</w:t>
      </w:r>
      <w:r w:rsidR="00A97F9D" w:rsidRPr="00C42C3F">
        <w:rPr>
          <w:b/>
          <w:bCs/>
        </w:rPr>
        <w:t xml:space="preserve">, Hollerer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strong and our randomly </w:t>
      </w:r>
      <w:r w:rsidR="00925187" w:rsidRPr="00C42C3F">
        <w:rPr>
          <w:b/>
          <w:bCs/>
        </w:rPr>
        <w:t>sampled sequences also perform at least 25% worse than it does.</w:t>
      </w:r>
      <w:r w:rsidR="00925187">
        <w:t xml:space="preserve">  </w:t>
      </w:r>
      <w:r w:rsidR="00EB15E1">
        <w:br/>
      </w:r>
      <w:r w:rsidR="00EB15E1">
        <w:br/>
        <w:t xml:space="preserve">Figure 3C. Exploitation results are significantly higher than exploration results. I would expect exploration results higher but perhaps it makes sense. Could the authors comment on this? </w:t>
      </w:r>
    </w:p>
    <w:p w14:paraId="0186FF90" w14:textId="12E3D389" w:rsidR="00E76E5F" w:rsidRDefault="00AE2570" w:rsidP="00FC2AAE">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 there is a higher chance of finding RBSs with 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3E945D86" w14:textId="2F466A79" w:rsidR="00E45073" w:rsidRDefault="009F046E" w:rsidP="00FC2AAE">
      <w:pPr>
        <w:rPr>
          <w:b/>
          <w:bCs/>
        </w:rPr>
      </w:pPr>
      <w:r>
        <w:rPr>
          <w:b/>
          <w:bCs/>
        </w:rPr>
        <w:t>“</w:t>
      </w:r>
      <w:r w:rsidR="00E45073" w:rsidRPr="00E45073">
        <w:rPr>
          <w:b/>
          <w:bCs/>
        </w:rPr>
        <w:t>In 3E we show a t-distributed stochastic neighbour embedding (t-SNE) plot depicting the experimental space.</w:t>
      </w:r>
      <w:r>
        <w:rPr>
          <w:b/>
          <w:bCs/>
        </w:rPr>
        <w:t>”</w:t>
      </w:r>
    </w:p>
    <w:p w14:paraId="25785F13" w14:textId="15E41946" w:rsidR="00217D55" w:rsidRDefault="00217D55">
      <w:pPr>
        <w:rPr>
          <w:b/>
          <w:bCs/>
        </w:rPr>
      </w:pPr>
      <w:r>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3ABB2E90" w14:textId="728840FE" w:rsidR="000F4BF1" w:rsidRPr="000F4BF1" w:rsidRDefault="001E101B" w:rsidP="000F4BF1">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0F4BF1" w:rsidRPr="000F4BF1">
        <w:rPr>
          <w:rFonts w:ascii="Calibri" w:hAnsi="Calibri" w:cs="Calibri"/>
          <w:noProof/>
          <w:szCs w:val="24"/>
        </w:rPr>
        <w:t>[1]</w:t>
      </w:r>
      <w:r w:rsidR="000F4BF1" w:rsidRPr="000F4BF1">
        <w:rPr>
          <w:rFonts w:ascii="Calibri" w:hAnsi="Calibri" w:cs="Calibri"/>
          <w:noProof/>
          <w:szCs w:val="24"/>
        </w:rPr>
        <w:tab/>
        <w:t xml:space="preserve">A. J. Jervis </w:t>
      </w:r>
      <w:r w:rsidR="000F4BF1" w:rsidRPr="000F4BF1">
        <w:rPr>
          <w:rFonts w:ascii="Calibri" w:hAnsi="Calibri" w:cs="Calibri"/>
          <w:i/>
          <w:iCs/>
          <w:noProof/>
          <w:szCs w:val="24"/>
        </w:rPr>
        <w:t>et al.</w:t>
      </w:r>
      <w:r w:rsidR="000F4BF1" w:rsidRPr="000F4BF1">
        <w:rPr>
          <w:rFonts w:ascii="Calibri" w:hAnsi="Calibri" w:cs="Calibri"/>
          <w:noProof/>
          <w:szCs w:val="24"/>
        </w:rPr>
        <w:t xml:space="preserve">, “Machine Learning of Designed Translational Control Allows Predictive Pathway Optimization in Escherichia coli,” </w:t>
      </w:r>
      <w:r w:rsidR="000F4BF1" w:rsidRPr="000F4BF1">
        <w:rPr>
          <w:rFonts w:ascii="Calibri" w:hAnsi="Calibri" w:cs="Calibri"/>
          <w:i/>
          <w:iCs/>
          <w:noProof/>
          <w:szCs w:val="24"/>
        </w:rPr>
        <w:t>ACS Synth. Biol.</w:t>
      </w:r>
      <w:r w:rsidR="000F4BF1" w:rsidRPr="000F4BF1">
        <w:rPr>
          <w:rFonts w:ascii="Calibri" w:hAnsi="Calibri" w:cs="Calibri"/>
          <w:noProof/>
          <w:szCs w:val="24"/>
        </w:rPr>
        <w:t>, vol. 8, no. 1, pp. 127–136, Jan. 2019, doi: 10.1021/acssynbio.8b00398.</w:t>
      </w:r>
    </w:p>
    <w:p w14:paraId="39F62414"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2]</w:t>
      </w:r>
      <w:r w:rsidRPr="000F4BF1">
        <w:rPr>
          <w:rFonts w:ascii="Calibri" w:hAnsi="Calibri" w:cs="Calibri"/>
          <w:noProof/>
          <w:szCs w:val="24"/>
        </w:rPr>
        <w:tab/>
        <w:t xml:space="preserve">Z. Costello and H. G. Martin, “A machine learning approach to predict metabolic pathway dynamics from time-series multiomics data,” </w:t>
      </w:r>
      <w:r w:rsidRPr="000F4BF1">
        <w:rPr>
          <w:rFonts w:ascii="Calibri" w:hAnsi="Calibri" w:cs="Calibri"/>
          <w:i/>
          <w:iCs/>
          <w:noProof/>
          <w:szCs w:val="24"/>
        </w:rPr>
        <w:t>npj Syst. Biol. Appl.</w:t>
      </w:r>
      <w:r w:rsidRPr="000F4BF1">
        <w:rPr>
          <w:rFonts w:ascii="Calibri" w:hAnsi="Calibri" w:cs="Calibri"/>
          <w:noProof/>
          <w:szCs w:val="24"/>
        </w:rPr>
        <w:t>, vol. 4, no. 1, p. 19, 2018, doi: 10.1038/s41540-018-0054-3.</w:t>
      </w:r>
    </w:p>
    <w:p w14:paraId="32D2DDF8"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3]</w:t>
      </w:r>
      <w:r w:rsidRPr="000F4BF1">
        <w:rPr>
          <w:rFonts w:ascii="Calibri" w:hAnsi="Calibri" w:cs="Calibri"/>
          <w:noProof/>
          <w:szCs w:val="24"/>
        </w:rPr>
        <w:tab/>
        <w:t xml:space="preserve">S. Höllerer </w:t>
      </w:r>
      <w:r w:rsidRPr="000F4BF1">
        <w:rPr>
          <w:rFonts w:ascii="Calibri" w:hAnsi="Calibri" w:cs="Calibri"/>
          <w:i/>
          <w:iCs/>
          <w:noProof/>
          <w:szCs w:val="24"/>
        </w:rPr>
        <w:t>et al.</w:t>
      </w:r>
      <w:r w:rsidRPr="000F4BF1">
        <w:rPr>
          <w:rFonts w:ascii="Calibri" w:hAnsi="Calibri" w:cs="Calibri"/>
          <w:noProof/>
          <w:szCs w:val="24"/>
        </w:rPr>
        <w:t xml:space="preserve">, “Large-scale DNA-based phenotypic recording and deep learning enable highly accurate sequence-function mapping,” </w:t>
      </w:r>
      <w:r w:rsidRPr="000F4BF1">
        <w:rPr>
          <w:rFonts w:ascii="Calibri" w:hAnsi="Calibri" w:cs="Calibri"/>
          <w:i/>
          <w:iCs/>
          <w:noProof/>
          <w:szCs w:val="24"/>
        </w:rPr>
        <w:t>Nat. Commun.</w:t>
      </w:r>
      <w:r w:rsidRPr="000F4BF1">
        <w:rPr>
          <w:rFonts w:ascii="Calibri" w:hAnsi="Calibri" w:cs="Calibri"/>
          <w:noProof/>
          <w:szCs w:val="24"/>
        </w:rPr>
        <w:t>, vol. 11, no. 1, p. 3551, 2020, doi: 10.1038/s41467-020-17222-4.</w:t>
      </w:r>
    </w:p>
    <w:p w14:paraId="5E9A509A"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4]</w:t>
      </w:r>
      <w:r w:rsidRPr="000F4BF1">
        <w:rPr>
          <w:rFonts w:ascii="Calibri" w:hAnsi="Calibri" w:cs="Calibri"/>
          <w:noProof/>
          <w:szCs w:val="24"/>
        </w:rPr>
        <w:tab/>
        <w:t xml:space="preserve">P. Opgenorth </w:t>
      </w:r>
      <w:r w:rsidRPr="000F4BF1">
        <w:rPr>
          <w:rFonts w:ascii="Calibri" w:hAnsi="Calibri" w:cs="Calibri"/>
          <w:i/>
          <w:iCs/>
          <w:noProof/>
          <w:szCs w:val="24"/>
        </w:rPr>
        <w:t>et al.</w:t>
      </w:r>
      <w:r w:rsidRPr="000F4BF1">
        <w:rPr>
          <w:rFonts w:ascii="Calibri" w:hAnsi="Calibri" w:cs="Calibri"/>
          <w:noProof/>
          <w:szCs w:val="24"/>
        </w:rPr>
        <w:t xml:space="preserve">, “Lessons from Two Design–Build–Test–Learn Cycles of Dodecanol Production in Escherichia coli Aided by Machine Learning,” </w:t>
      </w:r>
      <w:r w:rsidRPr="000F4BF1">
        <w:rPr>
          <w:rFonts w:ascii="Calibri" w:hAnsi="Calibri" w:cs="Calibri"/>
          <w:i/>
          <w:iCs/>
          <w:noProof/>
          <w:szCs w:val="24"/>
        </w:rPr>
        <w:t>ACS Synth. Biol.</w:t>
      </w:r>
      <w:r w:rsidRPr="000F4BF1">
        <w:rPr>
          <w:rFonts w:ascii="Calibri" w:hAnsi="Calibri" w:cs="Calibri"/>
          <w:noProof/>
          <w:szCs w:val="24"/>
        </w:rPr>
        <w:t>, vol. 8, no. 6, pp. 1337–1351, Jun. 2019, doi: 10.1021/acssynbio.9b00020.</w:t>
      </w:r>
    </w:p>
    <w:p w14:paraId="61131828"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5]</w:t>
      </w:r>
      <w:r w:rsidRPr="000F4BF1">
        <w:rPr>
          <w:rFonts w:ascii="Calibri" w:hAnsi="Calibri" w:cs="Calibri"/>
          <w:noProof/>
          <w:szCs w:val="24"/>
        </w:rPr>
        <w:tab/>
        <w:t xml:space="preserve">J. Beal </w:t>
      </w:r>
      <w:r w:rsidRPr="000F4BF1">
        <w:rPr>
          <w:rFonts w:ascii="Calibri" w:hAnsi="Calibri" w:cs="Calibri"/>
          <w:i/>
          <w:iCs/>
          <w:noProof/>
          <w:szCs w:val="24"/>
        </w:rPr>
        <w:t>et al.</w:t>
      </w:r>
      <w:r w:rsidRPr="000F4BF1">
        <w:rPr>
          <w:rFonts w:ascii="Calibri" w:hAnsi="Calibri" w:cs="Calibri"/>
          <w:noProof/>
          <w:szCs w:val="24"/>
        </w:rPr>
        <w:t xml:space="preserve">, “Comparative analysis of three studies measuring fluorescence from engineered bacterial genetic constructs,” </w:t>
      </w:r>
      <w:r w:rsidRPr="000F4BF1">
        <w:rPr>
          <w:rFonts w:ascii="Calibri" w:hAnsi="Calibri" w:cs="Calibri"/>
          <w:i/>
          <w:iCs/>
          <w:noProof/>
          <w:szCs w:val="24"/>
        </w:rPr>
        <w:t>PLoS One</w:t>
      </w:r>
      <w:r w:rsidRPr="000F4BF1">
        <w:rPr>
          <w:rFonts w:ascii="Calibri" w:hAnsi="Calibri" w:cs="Calibri"/>
          <w:noProof/>
          <w:szCs w:val="24"/>
        </w:rPr>
        <w:t>, vol. 16, no. 6, p. e0252263, Jun. 2021, [Online]. Available: https://doi.org/10.1371/journal.pone.0252263.</w:t>
      </w:r>
    </w:p>
    <w:p w14:paraId="3492AC2B"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6]</w:t>
      </w:r>
      <w:r w:rsidRPr="000F4BF1">
        <w:rPr>
          <w:rFonts w:ascii="Calibri" w:hAnsi="Calibri" w:cs="Calibri"/>
          <w:noProof/>
          <w:szCs w:val="24"/>
        </w:rPr>
        <w:tab/>
        <w:t xml:space="preserve">iGEM, “RBS Catalog,” </w:t>
      </w:r>
      <w:r w:rsidRPr="000F4BF1">
        <w:rPr>
          <w:rFonts w:ascii="Calibri" w:hAnsi="Calibri" w:cs="Calibri"/>
          <w:i/>
          <w:iCs/>
          <w:noProof/>
          <w:szCs w:val="24"/>
        </w:rPr>
        <w:t>iGEM Parts Registry</w:t>
      </w:r>
      <w:r w:rsidRPr="000F4BF1">
        <w:rPr>
          <w:rFonts w:ascii="Calibri" w:hAnsi="Calibri" w:cs="Calibri"/>
          <w:noProof/>
          <w:szCs w:val="24"/>
        </w:rPr>
        <w:t>. http://parts.igem.org/Ribosome_Binding_Sites/Catalog.</w:t>
      </w:r>
    </w:p>
    <w:p w14:paraId="79E3CE33"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7]</w:t>
      </w:r>
      <w:r w:rsidRPr="000F4BF1">
        <w:rPr>
          <w:rFonts w:ascii="Calibri" w:hAnsi="Calibri" w:cs="Calibri"/>
          <w:noProof/>
          <w:szCs w:val="24"/>
        </w:rPr>
        <w:tab/>
        <w:t xml:space="preserve">M. Jeschek, D. Gerngross, and S. Panke, “Rationally reduced libraries for combinatorial pathway optimization minimizing experimental effort,” </w:t>
      </w:r>
      <w:r w:rsidRPr="000F4BF1">
        <w:rPr>
          <w:rFonts w:ascii="Calibri" w:hAnsi="Calibri" w:cs="Calibri"/>
          <w:i/>
          <w:iCs/>
          <w:noProof/>
          <w:szCs w:val="24"/>
        </w:rPr>
        <w:t>Nature communications</w:t>
      </w:r>
      <w:r w:rsidRPr="000F4BF1">
        <w:rPr>
          <w:rFonts w:ascii="Calibri" w:hAnsi="Calibri" w:cs="Calibri"/>
          <w:noProof/>
          <w:szCs w:val="24"/>
        </w:rPr>
        <w:t>, vol. 7. Department of Biosystems Science and Engineering, ETH Zurich, Basel 4058, Switzerland., p. 11163, 2016, doi: 10.1038/ncomms11163.</w:t>
      </w:r>
    </w:p>
    <w:p w14:paraId="336A7FE7"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8]</w:t>
      </w:r>
      <w:r w:rsidRPr="000F4BF1">
        <w:rPr>
          <w:rFonts w:ascii="Calibri" w:hAnsi="Calibri" w:cs="Calibri"/>
          <w:noProof/>
          <w:szCs w:val="24"/>
        </w:rPr>
        <w:tab/>
        <w:t xml:space="preserve">A. C. Reis and H. M. Salis, “An Automated Model Test System for Systematic Development and Improvement of Gene Expression Models,” </w:t>
      </w:r>
      <w:r w:rsidRPr="000F4BF1">
        <w:rPr>
          <w:rFonts w:ascii="Calibri" w:hAnsi="Calibri" w:cs="Calibri"/>
          <w:i/>
          <w:iCs/>
          <w:noProof/>
          <w:szCs w:val="24"/>
        </w:rPr>
        <w:t>ACS Synth. Biol.</w:t>
      </w:r>
      <w:r w:rsidRPr="000F4BF1">
        <w:rPr>
          <w:rFonts w:ascii="Calibri" w:hAnsi="Calibri" w:cs="Calibri"/>
          <w:noProof/>
          <w:szCs w:val="24"/>
        </w:rPr>
        <w:t>, vol. 9, no. 11, pp. 3145–3156, Nov. 2020, doi: 10.1021/acssynbio.0c00394.</w:t>
      </w:r>
    </w:p>
    <w:p w14:paraId="17B980AF"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9]</w:t>
      </w:r>
      <w:r w:rsidRPr="000F4BF1">
        <w:rPr>
          <w:rFonts w:ascii="Calibri" w:hAnsi="Calibri" w:cs="Calibri"/>
          <w:noProof/>
          <w:szCs w:val="24"/>
        </w:rPr>
        <w:tab/>
        <w:t xml:space="preserve">B. Reeve, T. Hargest, C. Gilbert, and T. Ellis, “Predicting translation initiation rates for designing synthetic biology,” </w:t>
      </w:r>
      <w:r w:rsidRPr="000F4BF1">
        <w:rPr>
          <w:rFonts w:ascii="Calibri" w:hAnsi="Calibri" w:cs="Calibri"/>
          <w:i/>
          <w:iCs/>
          <w:noProof/>
          <w:szCs w:val="24"/>
        </w:rPr>
        <w:t>Front. Bioeng. Biotechnol.</w:t>
      </w:r>
      <w:r w:rsidRPr="000F4BF1">
        <w:rPr>
          <w:rFonts w:ascii="Calibri" w:hAnsi="Calibri" w:cs="Calibri"/>
          <w:noProof/>
          <w:szCs w:val="24"/>
        </w:rPr>
        <w:t>, vol. 2, p. 1, Jan. 2014, doi: 10.3389/fbioe.2014.00001.</w:t>
      </w:r>
    </w:p>
    <w:p w14:paraId="428A8327"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0]</w:t>
      </w:r>
      <w:r w:rsidRPr="000F4BF1">
        <w:rPr>
          <w:rFonts w:ascii="Calibri" w:hAnsi="Calibri" w:cs="Calibri"/>
          <w:noProof/>
          <w:szCs w:val="24"/>
        </w:rPr>
        <w:tab/>
        <w:t xml:space="preserve">J.-S. Kang, D.-H. Shin, J.-W. Baek, and K. Chung, “Activity Recommendation Model Using Rank Correlation for Chronic Stress Management,” </w:t>
      </w:r>
      <w:r w:rsidRPr="000F4BF1">
        <w:rPr>
          <w:rFonts w:ascii="Calibri" w:hAnsi="Calibri" w:cs="Calibri"/>
          <w:i/>
          <w:iCs/>
          <w:noProof/>
          <w:szCs w:val="24"/>
        </w:rPr>
        <w:t>Appl. Sci.</w:t>
      </w:r>
      <w:r w:rsidRPr="000F4BF1">
        <w:rPr>
          <w:rFonts w:ascii="Calibri" w:hAnsi="Calibri" w:cs="Calibri"/>
          <w:noProof/>
          <w:szCs w:val="24"/>
        </w:rPr>
        <w:t>, vol. 9, no. 20, 2019, doi: 10.3390/app9204284.</w:t>
      </w:r>
    </w:p>
    <w:p w14:paraId="56D6573E"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1]</w:t>
      </w:r>
      <w:r w:rsidRPr="000F4BF1">
        <w:rPr>
          <w:rFonts w:ascii="Calibri" w:hAnsi="Calibri" w:cs="Calibri"/>
          <w:noProof/>
          <w:szCs w:val="24"/>
        </w:rPr>
        <w:tab/>
        <w:t xml:space="preserve">P. Schober, C. Boer, and L. A. Schwarte, “Correlation Coefficients: Appropriate Use and Interpretation,” </w:t>
      </w:r>
      <w:r w:rsidRPr="000F4BF1">
        <w:rPr>
          <w:rFonts w:ascii="Calibri" w:hAnsi="Calibri" w:cs="Calibri"/>
          <w:i/>
          <w:iCs/>
          <w:noProof/>
          <w:szCs w:val="24"/>
        </w:rPr>
        <w:t>Anesth. Analg.</w:t>
      </w:r>
      <w:r w:rsidRPr="000F4BF1">
        <w:rPr>
          <w:rFonts w:ascii="Calibri" w:hAnsi="Calibri" w:cs="Calibri"/>
          <w:noProof/>
          <w:szCs w:val="24"/>
        </w:rPr>
        <w:t>, vol. 126, no. 5, 2018, [Online]. Available: https://journals.lww.com/anesthesia-analgesia/Fulltext/2018/05000/Correlation_Coefficients__Appropriate_Use_and.50.aspx.</w:t>
      </w:r>
    </w:p>
    <w:p w14:paraId="77DDCAD3"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2]</w:t>
      </w:r>
      <w:r w:rsidRPr="000F4BF1">
        <w:rPr>
          <w:rFonts w:ascii="Calibri" w:hAnsi="Calibri" w:cs="Calibri"/>
          <w:noProof/>
          <w:szCs w:val="24"/>
        </w:rPr>
        <w:tab/>
        <w:t xml:space="preserve">T. Radivojević, Z. Costello, K. Workman, and H. Garcia Martin, “A machine learning Automated Recommendation Tool for synthetic biology,” </w:t>
      </w:r>
      <w:r w:rsidRPr="000F4BF1">
        <w:rPr>
          <w:rFonts w:ascii="Calibri" w:hAnsi="Calibri" w:cs="Calibri"/>
          <w:i/>
          <w:iCs/>
          <w:noProof/>
          <w:szCs w:val="24"/>
        </w:rPr>
        <w:t>Nat. Commun.</w:t>
      </w:r>
      <w:r w:rsidRPr="000F4BF1">
        <w:rPr>
          <w:rFonts w:ascii="Calibri" w:hAnsi="Calibri" w:cs="Calibri"/>
          <w:noProof/>
          <w:szCs w:val="24"/>
        </w:rPr>
        <w:t>, vol. 11, no. 1, p. 4879, 2020, doi: 10.1038/s41467-020-18008-4.</w:t>
      </w:r>
    </w:p>
    <w:p w14:paraId="12BAF0AC"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3]</w:t>
      </w:r>
      <w:r w:rsidRPr="000F4BF1">
        <w:rPr>
          <w:rFonts w:ascii="Calibri" w:hAnsi="Calibri" w:cs="Calibri"/>
          <w:noProof/>
          <w:szCs w:val="24"/>
        </w:rPr>
        <w:tab/>
        <w:t xml:space="preserve">B. Canton, A. Labno, and D. Endy, “Refinement and standardization of synthetic biological parts and devices,” </w:t>
      </w:r>
      <w:r w:rsidRPr="000F4BF1">
        <w:rPr>
          <w:rFonts w:ascii="Calibri" w:hAnsi="Calibri" w:cs="Calibri"/>
          <w:i/>
          <w:iCs/>
          <w:noProof/>
          <w:szCs w:val="24"/>
        </w:rPr>
        <w:t>Nat. Biotechnol.</w:t>
      </w:r>
      <w:r w:rsidRPr="000F4BF1">
        <w:rPr>
          <w:rFonts w:ascii="Calibri" w:hAnsi="Calibri" w:cs="Calibri"/>
          <w:noProof/>
          <w:szCs w:val="24"/>
        </w:rPr>
        <w:t>, vol. 26, no. 7, pp. 787–793, 2008, doi: 10.1038/nbt1413.</w:t>
      </w:r>
    </w:p>
    <w:p w14:paraId="28AFBF3E"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4]</w:t>
      </w:r>
      <w:r w:rsidRPr="000F4BF1">
        <w:rPr>
          <w:rFonts w:ascii="Calibri" w:hAnsi="Calibri" w:cs="Calibri"/>
          <w:noProof/>
          <w:szCs w:val="24"/>
        </w:rPr>
        <w:tab/>
        <w:t xml:space="preserve">C. E. Lawson </w:t>
      </w:r>
      <w:r w:rsidRPr="000F4BF1">
        <w:rPr>
          <w:rFonts w:ascii="Calibri" w:hAnsi="Calibri" w:cs="Calibri"/>
          <w:i/>
          <w:iCs/>
          <w:noProof/>
          <w:szCs w:val="24"/>
        </w:rPr>
        <w:t>et al.</w:t>
      </w:r>
      <w:r w:rsidRPr="000F4BF1">
        <w:rPr>
          <w:rFonts w:ascii="Calibri" w:hAnsi="Calibri" w:cs="Calibri"/>
          <w:noProof/>
          <w:szCs w:val="24"/>
        </w:rPr>
        <w:t xml:space="preserve">, “Machine learning for metabolic engineering: A review,” </w:t>
      </w:r>
      <w:r w:rsidRPr="000F4BF1">
        <w:rPr>
          <w:rFonts w:ascii="Calibri" w:hAnsi="Calibri" w:cs="Calibri"/>
          <w:i/>
          <w:iCs/>
          <w:noProof/>
          <w:szCs w:val="24"/>
        </w:rPr>
        <w:t>Metab. Eng.</w:t>
      </w:r>
      <w:r w:rsidRPr="000F4BF1">
        <w:rPr>
          <w:rFonts w:ascii="Calibri" w:hAnsi="Calibri" w:cs="Calibri"/>
          <w:noProof/>
          <w:szCs w:val="24"/>
        </w:rPr>
        <w:t>, vol. 63, pp. 34–60, 2021, doi: https://doi.org/10.1016/j.ymben.2020.10.005.</w:t>
      </w:r>
    </w:p>
    <w:p w14:paraId="79486F4F"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lastRenderedPageBreak/>
        <w:t>[15]</w:t>
      </w:r>
      <w:r w:rsidRPr="000F4BF1">
        <w:rPr>
          <w:rFonts w:ascii="Calibri" w:hAnsi="Calibri" w:cs="Calibri"/>
          <w:noProof/>
          <w:szCs w:val="24"/>
        </w:rPr>
        <w:tab/>
        <w:t xml:space="preserve">M. HamediRad, R. Chao, S. Weisberg, J. Lian, S. Sinha, and H. Zhao, “Towards a fully automated algorithm driven platform for biosystems design,” </w:t>
      </w:r>
      <w:r w:rsidRPr="000F4BF1">
        <w:rPr>
          <w:rFonts w:ascii="Calibri" w:hAnsi="Calibri" w:cs="Calibri"/>
          <w:i/>
          <w:iCs/>
          <w:noProof/>
          <w:szCs w:val="24"/>
        </w:rPr>
        <w:t>Nat. Commun.</w:t>
      </w:r>
      <w:r w:rsidRPr="000F4BF1">
        <w:rPr>
          <w:rFonts w:ascii="Calibri" w:hAnsi="Calibri" w:cs="Calibri"/>
          <w:noProof/>
          <w:szCs w:val="24"/>
        </w:rPr>
        <w:t>, vol. 10, no. 1, p. 5150, 2019, doi: 10.1038/s41467-019-13189-z.</w:t>
      </w:r>
    </w:p>
    <w:p w14:paraId="6AE315F8"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rPr>
      </w:pPr>
      <w:r w:rsidRPr="000F4BF1">
        <w:rPr>
          <w:rFonts w:ascii="Calibri" w:hAnsi="Calibri" w:cs="Calibri"/>
          <w:noProof/>
          <w:szCs w:val="24"/>
        </w:rPr>
        <w:t>[16]</w:t>
      </w:r>
      <w:r w:rsidRPr="000F4BF1">
        <w:rPr>
          <w:rFonts w:ascii="Calibri" w:hAnsi="Calibri" w:cs="Calibri"/>
          <w:noProof/>
          <w:szCs w:val="24"/>
        </w:rPr>
        <w:tab/>
        <w:t xml:space="preserve">B. Shahriari, K. Swersky, Z. Wang, R. P. Adams, and N. de Freitas, “Taking the Human Out of the Loop: A Review of Bayesian Optimization,” </w:t>
      </w:r>
      <w:r w:rsidRPr="000F4BF1">
        <w:rPr>
          <w:rFonts w:ascii="Calibri" w:hAnsi="Calibri" w:cs="Calibri"/>
          <w:i/>
          <w:iCs/>
          <w:noProof/>
          <w:szCs w:val="24"/>
        </w:rPr>
        <w:t>Proc. IEEE</w:t>
      </w:r>
      <w:r w:rsidRPr="000F4BF1">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Ong, Cheng Soon (Data61, Black Mountain)" w:date="2021-08-23T21:37:00Z" w:initials="CS">
    <w:p w14:paraId="60AEEBB0" w14:textId="77777777" w:rsidR="00725976" w:rsidRDefault="00725976">
      <w:pPr>
        <w:pStyle w:val="CommentText"/>
      </w:pPr>
      <w:r>
        <w:rPr>
          <w:rStyle w:val="CommentReference"/>
        </w:rPr>
        <w:annotationRef/>
      </w:r>
      <w:r>
        <w:t>Overall, help the editor!</w:t>
      </w:r>
      <w:r>
        <w:br/>
        <w:t>1. Reviewer reads your response to their complaint, and is convinced.</w:t>
      </w:r>
    </w:p>
    <w:p w14:paraId="0977A548" w14:textId="77777777" w:rsidR="00725976" w:rsidRDefault="00725976">
      <w:pPr>
        <w:pStyle w:val="CommentText"/>
      </w:pPr>
      <w:r>
        <w:t>2. Reviewer finds the part in the paper (because you point to it from this document, make it easy)</w:t>
      </w:r>
      <w:r w:rsidR="003236AF">
        <w:t xml:space="preserve"> that resolves their issue, and convinces themselves this new information resolves that particular issue.</w:t>
      </w:r>
    </w:p>
    <w:p w14:paraId="4FE18804" w14:textId="77777777" w:rsidR="003236AF" w:rsidRDefault="003236AF">
      <w:pPr>
        <w:pStyle w:val="CommentText"/>
      </w:pPr>
      <w:r>
        <w:t>3. If the Reviewer still disagrees, make the Reviewer’s new complaints sound silly to the Editor, by putting a lot of effort to demonstrate to the Editor that you took the first round of reviews seriously.</w:t>
      </w:r>
    </w:p>
    <w:p w14:paraId="205A747B" w14:textId="77777777" w:rsidR="003236AF" w:rsidRDefault="003236AF">
      <w:pPr>
        <w:pStyle w:val="CommentText"/>
      </w:pPr>
    </w:p>
    <w:p w14:paraId="31F22F30" w14:textId="65684D2C" w:rsidR="003236AF" w:rsidRDefault="003236AF">
      <w:pPr>
        <w:pStyle w:val="CommentText"/>
      </w:pPr>
      <w:r>
        <w:t>In general, I don’t get the feeling that a lot of changes (a lot = 40% of the paper) has improved.</w:t>
      </w:r>
    </w:p>
    <w:p w14:paraId="6D658220" w14:textId="6A3DEA1A" w:rsidR="003236AF" w:rsidRDefault="003236AF">
      <w:pPr>
        <w:pStyle w:val="CommentText"/>
      </w:pPr>
    </w:p>
    <w:p w14:paraId="644AD79C" w14:textId="4549ECC5" w:rsidR="003236AF" w:rsidRDefault="003236AF">
      <w:pPr>
        <w:pStyle w:val="CommentText"/>
      </w:pPr>
      <w:r>
        <w:t>All the arguments you put here should be worked into the paper or supplement (as one or two paragraphs at least), and then you can point the reviewer to the improved part of the paper.</w:t>
      </w:r>
      <w:r w:rsidR="00794131">
        <w:t xml:space="preserve"> It is also not good that some responses are text, and others are screen shots of the paper. Be consistent, choose one and make sure it is all like that.</w:t>
      </w:r>
    </w:p>
    <w:p w14:paraId="066B3EFC" w14:textId="5FD96485" w:rsidR="003236AF" w:rsidRDefault="003236AF">
      <w:pPr>
        <w:pStyle w:val="CommentText"/>
      </w:pPr>
    </w:p>
  </w:comment>
  <w:comment w:id="23" w:author="Mengyan Zhang" w:date="2021-08-04T09:31:00Z" w:initials="MZ">
    <w:p w14:paraId="5B033BBA" w14:textId="7AD93805" w:rsidR="0BB77743" w:rsidRDefault="0BB77743">
      <w:pPr>
        <w:pStyle w:val="CommentText"/>
      </w:pPr>
      <w:r>
        <w:t>good catch maciej. Can you add one or two sentences what's the difference between our work and those cited work?</w:t>
      </w:r>
      <w:r>
        <w:rPr>
          <w:rStyle w:val="CommentReference"/>
        </w:rPr>
        <w:annotationRef/>
      </w:r>
      <w:r>
        <w:rPr>
          <w:rStyle w:val="CommentReference"/>
        </w:rPr>
        <w:annotationRef/>
      </w:r>
    </w:p>
  </w:comment>
  <w:comment w:id="34" w:author="Mengyan Zhang" w:date="2021-07-28T17:12:00Z" w:initials="MZ">
    <w:p w14:paraId="5A5D968B" w14:textId="30D6845F" w:rsidR="7880A83A" w:rsidRDefault="7880A83A">
      <w:r>
        <w:t>just highlight it to remind us to response it later</w:t>
      </w:r>
      <w:r>
        <w:annotationRef/>
      </w:r>
      <w:r>
        <w:rPr>
          <w:rStyle w:val="CommentReference"/>
        </w:rPr>
        <w:annotationRef/>
      </w:r>
    </w:p>
  </w:comment>
  <w:comment w:id="38" w:author="Ong, Cheng Soon (Data61, Black Mountain) [3]" w:date="2021-08-23T21:26:00Z" w:initials="CS">
    <w:p w14:paraId="1FF953CB" w14:textId="66C515B3" w:rsidR="00A643C8" w:rsidRDefault="00A643C8">
      <w:pPr>
        <w:pStyle w:val="CommentText"/>
      </w:pPr>
      <w:r>
        <w:rPr>
          <w:rStyle w:val="CommentReference"/>
        </w:rPr>
        <w:annotationRef/>
      </w:r>
      <w:r>
        <w:t>Please add the precise list of additional details that we added to the paper, as a bullet point list to the relevant sections or paragraphs to the paper. The longer this list the better.</w:t>
      </w:r>
    </w:p>
  </w:comment>
  <w:comment w:id="40" w:author="Ong, Cheng Soon (Data61, Black Mountain) [5]" w:date="2021-08-23T21:32:00Z" w:initials="CS">
    <w:p w14:paraId="3B73A2DB" w14:textId="10247BD1" w:rsidR="00725976" w:rsidRDefault="00725976">
      <w:pPr>
        <w:pStyle w:val="CommentText"/>
      </w:pPr>
      <w:r>
        <w:rPr>
          <w:rStyle w:val="CommentReference"/>
        </w:rPr>
        <w:annotationRef/>
      </w:r>
      <w:r>
        <w:t>I thought we were going to add a new paragraph in the introduction to discuss the difference between part design and (pathway or trait) design? I didn’t see it in the introduction, and if we have it, please copy it here.</w:t>
      </w:r>
    </w:p>
  </w:comment>
  <w:comment w:id="41" w:author="Ong, Cheng Soon (Data61, Black Mountain) [6]" w:date="2021-08-23T21:34:00Z" w:initials="CS">
    <w:p w14:paraId="62AEACC2" w14:textId="5CF07A81" w:rsidR="00725976" w:rsidRDefault="00725976">
      <w:pPr>
        <w:pStyle w:val="CommentText"/>
      </w:pPr>
      <w:r>
        <w:rPr>
          <w:rStyle w:val="CommentReference"/>
        </w:rPr>
        <w:annotationRef/>
      </w:r>
      <w:r>
        <w:t>This is like saying “we are attacking this nail because we have a hammer”. Not a good motivation to change the reviewer’s mind. Find a biological reason why strong RBS is important for part design.</w:t>
      </w:r>
    </w:p>
  </w:comment>
  <w:comment w:id="42" w:author="Ong, Cheng Soon (Data61, Black Mountain) [7]" w:date="2021-08-23T21:35:00Z" w:initials="CS">
    <w:p w14:paraId="1098838E" w14:textId="38AE8333" w:rsidR="00725976" w:rsidRDefault="00725976">
      <w:pPr>
        <w:pStyle w:val="CommentText"/>
      </w:pPr>
      <w:r>
        <w:rPr>
          <w:rStyle w:val="CommentReference"/>
        </w:rPr>
        <w:annotationRef/>
      </w:r>
      <w:r>
        <w:t>Expand on this sentence into a paragraph in the introduction of the paper to address the part vs pathway confusion.</w:t>
      </w:r>
    </w:p>
  </w:comment>
  <w:comment w:id="43" w:author="Mengyan Zhang" w:date="2021-08-04T14:56:00Z" w:initials="MZ">
    <w:p w14:paraId="28B345BB" w14:textId="4B6BCA6E" w:rsidR="0DBACCCA" w:rsidRDefault="49A698B6" w:rsidP="49A698B6">
      <w:pPr>
        <w:pStyle w:val="CommentText"/>
      </w:pPr>
      <w:r>
        <w:t>The citation number in the paper and in the response file can be confusing. I suggest to us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44"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5" w:author="Ong, Cheng Soon (Data61, Black Mountain) [4]" w:date="2021-08-23T21:29:00Z" w:initials="CS">
    <w:p w14:paraId="065258AC" w14:textId="31FC69CD" w:rsidR="00725976" w:rsidRDefault="00725976">
      <w:pPr>
        <w:pStyle w:val="CommentText"/>
      </w:pPr>
      <w:r>
        <w:rPr>
          <w:rStyle w:val="CommentReference"/>
        </w:rPr>
        <w:annotationRef/>
      </w:r>
      <w:r>
        <w:t>The citation numbers in this file should match the citation numbers in the paper!</w:t>
      </w:r>
    </w:p>
  </w:comment>
  <w:comment w:id="46" w:author="Ong, Cheng Soon (Data61, Black Mountain) [8]" w:date="2021-08-23T21:36:00Z" w:initials="CS">
    <w:p w14:paraId="19EC2015" w14:textId="19AFC026" w:rsidR="00725976" w:rsidRDefault="00725976">
      <w:pPr>
        <w:pStyle w:val="CommentText"/>
      </w:pPr>
      <w:r>
        <w:rPr>
          <w:rStyle w:val="CommentReference"/>
        </w:rPr>
        <w:annotationRef/>
      </w:r>
      <w:r>
        <w:t>Point to where in the paper.</w:t>
      </w:r>
    </w:p>
  </w:comment>
  <w:comment w:id="47" w:author="Ong, Cheng Soon (Data61, Black Mountain) [9]" w:date="2021-08-23T21:41:00Z" w:initials="CS">
    <w:p w14:paraId="33091B5B" w14:textId="24BE2254" w:rsidR="003236AF" w:rsidRDefault="003236AF">
      <w:pPr>
        <w:pStyle w:val="CommentText"/>
      </w:pPr>
      <w:r>
        <w:rPr>
          <w:rStyle w:val="CommentReference"/>
        </w:rPr>
        <w:annotationRef/>
      </w:r>
      <w:r>
        <w:t>Add numbers to the paper, and point to that paragraph from here.</w:t>
      </w:r>
    </w:p>
  </w:comment>
  <w:comment w:id="48" w:author="Ong, Cheng Soon (Data61, Black Mountain) [10]" w:date="2021-08-23T21:41:00Z" w:initials="CS">
    <w:p w14:paraId="2D37B779" w14:textId="5D9DA1EC" w:rsidR="003236AF" w:rsidRDefault="003236AF">
      <w:pPr>
        <w:pStyle w:val="CommentText"/>
      </w:pPr>
      <w:r>
        <w:rPr>
          <w:rStyle w:val="CommentReference"/>
        </w:rPr>
        <w:annotationRef/>
      </w:r>
      <w:r>
        <w:t>If there are 10 libraries with 100 entries, this is still more RBSs than ours!</w:t>
      </w:r>
    </w:p>
  </w:comment>
  <w:comment w:id="49" w:author="Ong, Cheng Soon (Data61, Black Mountain) [11]" w:date="2021-08-23T21:44:00Z" w:initials="CS">
    <w:p w14:paraId="0359C5F6" w14:textId="24D275D6" w:rsidR="003236AF" w:rsidRDefault="003236AF">
      <w:pPr>
        <w:pStyle w:val="CommentText"/>
      </w:pPr>
      <w:r>
        <w:rPr>
          <w:rStyle w:val="CommentReference"/>
        </w:rPr>
        <w:annotationRef/>
      </w:r>
      <w:r>
        <w:t>Add more of these details that are here into the main paper or supplement.</w:t>
      </w:r>
    </w:p>
  </w:comment>
  <w:comment w:id="50" w:author="Ong, Cheng Soon (Data61, Black Mountain) [12]" w:date="2021-08-23T21:46:00Z" w:initials="CS">
    <w:p w14:paraId="435D1919" w14:textId="6BC08D00" w:rsidR="003236AF" w:rsidRDefault="003236AF">
      <w:pPr>
        <w:pStyle w:val="CommentText"/>
      </w:pPr>
      <w:r>
        <w:rPr>
          <w:rStyle w:val="CommentReference"/>
        </w:rPr>
        <w:annotationRef/>
      </w:r>
      <w:r>
        <w:t>Use the arguments from the directed evolution papers. Explain (in paper/supplement) the difference between generating a sequence and generating a sequence with a particular goal in mind.</w:t>
      </w:r>
    </w:p>
  </w:comment>
  <w:comment w:id="57" w:author="Ong, Cheng Soon (Data61, Black Mountain) [13]" w:date="2021-08-23T21:49:00Z" w:initials="CS">
    <w:p w14:paraId="0837D57D" w14:textId="0AEFECC9" w:rsidR="00EC3ADF" w:rsidRDefault="00EC3ADF">
      <w:pPr>
        <w:pStyle w:val="CommentText"/>
      </w:pPr>
      <w:r>
        <w:rPr>
          <w:rStyle w:val="CommentReference"/>
        </w:rPr>
        <w:annotationRef/>
      </w:r>
      <w:r>
        <w:t>Refer to our random baselines. Also explain in the paper/supplement the reason for the random baselines. Not the how, but the why. I.e. We demonstrate that we are better than random.</w:t>
      </w:r>
    </w:p>
  </w:comment>
  <w:comment w:id="56" w:author="Mengyan Zhang" w:date="2021-08-09T13:52:00Z" w:initials="MZ">
    <w:p w14:paraId="2F7AF952" w14:textId="4240A28A" w:rsidR="5FF9F296" w:rsidRDefault="5FF9F296">
      <w:pPr>
        <w:pStyle w:val="CommentText"/>
      </w:pPr>
      <w:r>
        <w:t>we need to be more precise here. How many is "most"? e.g. x%</w:t>
      </w:r>
      <w:r>
        <w:rPr>
          <w:rStyle w:val="CommentReference"/>
        </w:rPr>
        <w:annotationRef/>
      </w:r>
    </w:p>
  </w:comment>
  <w:comment w:id="58" w:author="Ong, Cheng Soon (Data61, Black Mountain) [14]" w:date="2021-08-23T21:48:00Z" w:initials="CS">
    <w:p w14:paraId="54EE1982" w14:textId="36C23658" w:rsidR="003236AF" w:rsidRDefault="003236AF">
      <w:pPr>
        <w:pStyle w:val="CommentText"/>
      </w:pPr>
      <w:r>
        <w:rPr>
          <w:rStyle w:val="CommentReference"/>
        </w:rPr>
        <w:annotationRef/>
      </w:r>
      <w:r>
        <w:t xml:space="preserve">I don’t understand what the Reviewer wants here. Worth thinking about the different meanings of “context”, and </w:t>
      </w:r>
      <w:r w:rsidR="00EC3ADF">
        <w:t>trying to address that meaning.</w:t>
      </w:r>
    </w:p>
  </w:comment>
  <w:comment w:id="59" w:author="Mengyan Zhang" w:date="2021-07-28T17:16:00Z" w:initials="MZ">
    <w:p w14:paraId="7630C055" w14:textId="320CD430" w:rsidR="7880A83A" w:rsidRDefault="7880A83A">
      <w:r>
        <w:t>I actually like this paragraph! shall we put it somewhere in the paper? I know we have those information in the paper, but state them in one place (maybe discussion, or end of result section) is nice.</w:t>
      </w:r>
      <w:r>
        <w:annotationRef/>
      </w:r>
      <w:r>
        <w:rPr>
          <w:rStyle w:val="CommentReference"/>
        </w:rPr>
        <w:annotationRef/>
      </w:r>
    </w:p>
  </w:comment>
  <w:comment w:id="60" w:author="Mengyan Zhang" w:date="2021-08-08T14:36:00Z" w:initials="MZ">
    <w:p w14:paraId="5CA165E5" w14:textId="16FC7EFF" w:rsidR="71F50374" w:rsidRDefault="71F50374">
      <w:pPr>
        <w:pStyle w:val="CommentText"/>
      </w:pPr>
      <w:r>
        <w:t xml:space="preserve">I added this paragraph in sec 3.2. Worth state these statistics explictly in the paper. </w:t>
      </w:r>
      <w:r>
        <w:rPr>
          <w:rStyle w:val="CommentReference"/>
        </w:rPr>
        <w:annotationRef/>
      </w:r>
      <w:r>
        <w:rPr>
          <w:rStyle w:val="CommentReference"/>
        </w:rPr>
        <w:annotationRef/>
      </w:r>
    </w:p>
  </w:comment>
  <w:comment w:id="61" w:author="Holowko, Maciej (L&amp;W, Eveleigh)" w:date="2021-08-09T15:14:00Z" w:initials="HM(E">
    <w:p w14:paraId="53DDE4DD" w14:textId="44951644" w:rsidR="00B87FAC" w:rsidRDefault="00B87FAC">
      <w:pPr>
        <w:pStyle w:val="CommentText"/>
      </w:pPr>
      <w:r>
        <w:rPr>
          <w:rStyle w:val="CommentReference"/>
        </w:rPr>
        <w:annotationRef/>
      </w:r>
      <w:r>
        <w:t xml:space="preserve">Thanks Mengyan, I have </w:t>
      </w:r>
      <w:r w:rsidR="003070FE">
        <w:t>modified it slightly more to fit that section better.</w:t>
      </w:r>
      <w:r>
        <w:rPr>
          <w:rStyle w:val="CommentReference"/>
        </w:rPr>
        <w:annotationRef/>
      </w:r>
    </w:p>
  </w:comment>
  <w:comment w:id="62" w:author="Ong, Cheng Soon (Data61, Black Mountain) [15]" w:date="2021-08-23T21:52:00Z" w:initials="CS">
    <w:p w14:paraId="7B4090A8" w14:textId="152A0EEE" w:rsidR="00EC3ADF" w:rsidRDefault="00EC3ADF">
      <w:pPr>
        <w:pStyle w:val="CommentText"/>
      </w:pPr>
      <w:r>
        <w:rPr>
          <w:rStyle w:val="CommentReference"/>
        </w:rPr>
        <w:annotationRef/>
      </w:r>
      <w:r>
        <w:t>If we can do this experiment, this would be great!</w:t>
      </w:r>
    </w:p>
  </w:comment>
  <w:comment w:id="63" w:author="Ong, Cheng Soon (Data61, Black Mountain) [16]" w:date="2021-08-23T21:53:00Z" w:initials="CS">
    <w:p w14:paraId="098B8D0B" w14:textId="07321FEB" w:rsidR="00EC3ADF" w:rsidRDefault="00EC3ADF">
      <w:pPr>
        <w:pStyle w:val="CommentText"/>
      </w:pPr>
      <w:r>
        <w:rPr>
          <w:rStyle w:val="CommentReference"/>
        </w:rPr>
        <w:annotationRef/>
      </w:r>
      <w:r>
        <w:t>If we can do this experiment, this would be great!</w:t>
      </w:r>
    </w:p>
  </w:comment>
  <w:comment w:id="70" w:author="Ong, Cheng Soon (Data61, Black Mountain) [17]" w:date="2021-08-23T21:54:00Z" w:initials="CS">
    <w:p w14:paraId="257EA91A" w14:textId="172D04F6" w:rsidR="00EC3ADF" w:rsidRDefault="00EC3ADF">
      <w:pPr>
        <w:pStyle w:val="CommentText"/>
      </w:pPr>
      <w:r>
        <w:rPr>
          <w:rStyle w:val="CommentReference"/>
        </w:rPr>
        <w:annotationRef/>
      </w:r>
      <w:r>
        <w:t>Update paper/supplement, and point there</w:t>
      </w:r>
    </w:p>
  </w:comment>
  <w:comment w:id="71" w:author="Ong, Cheng Soon (Data61, Black Mountain) [18]" w:date="2021-08-23T21:54:00Z" w:initials="CS">
    <w:p w14:paraId="35240E0F" w14:textId="7448E0B5" w:rsidR="00EC3ADF" w:rsidRDefault="00EC3ADF">
      <w:pPr>
        <w:pStyle w:val="CommentText"/>
      </w:pPr>
      <w:r>
        <w:rPr>
          <w:rStyle w:val="CommentReference"/>
        </w:rPr>
        <w:annotationRef/>
      </w:r>
      <w:r>
        <w:t>Demonstrate that our best 6 RBSs will also work with the pT7 promoter.</w:t>
      </w:r>
    </w:p>
  </w:comment>
  <w:comment w:id="72" w:author="Ong, Cheng Soon (Data61, Black Mountain) [19]" w:date="2021-08-23T21:55:00Z" w:initials="CS">
    <w:p w14:paraId="2AE1752B" w14:textId="2235E29C" w:rsidR="00EC3ADF" w:rsidRDefault="00EC3ADF">
      <w:pPr>
        <w:pStyle w:val="CommentText"/>
      </w:pPr>
      <w:r>
        <w:rPr>
          <w:rStyle w:val="CommentReference"/>
        </w:rPr>
        <w:annotationRef/>
      </w:r>
      <w:r>
        <w:t>Help the reviewer and more importantly the editor to find this. Perhaps section numbers?</w:t>
      </w:r>
    </w:p>
  </w:comment>
  <w:comment w:id="73" w:author="Ong, Cheng Soon (Data61, Black Mountain) [20]" w:date="2021-08-23T21:56:00Z" w:initials="CS">
    <w:p w14:paraId="084344B4" w14:textId="0B1FFA0C" w:rsidR="00EC3ADF" w:rsidRDefault="00EC3ADF">
      <w:pPr>
        <w:pStyle w:val="CommentText"/>
      </w:pPr>
      <w:r>
        <w:rPr>
          <w:rStyle w:val="CommentReference"/>
        </w:rPr>
        <w:annotationRef/>
      </w:r>
      <w:r>
        <w:t>Point to where in the paper we updated our sentence to say this.</w:t>
      </w:r>
    </w:p>
  </w:comment>
  <w:comment w:id="75" w:author="Mengyan Zhang" w:date="2021-08-09T13:59:00Z" w:initials="MZ">
    <w:p w14:paraId="3E24F072" w14:textId="73E12A0F" w:rsidR="5FF9F296" w:rsidRDefault="5FF9F296">
      <w:pPr>
        <w:pStyle w:val="CommentText"/>
      </w:pPr>
      <w:r>
        <w:t>can we add citation here?</w:t>
      </w:r>
      <w:r>
        <w:rPr>
          <w:rStyle w:val="CommentReference"/>
        </w:rPr>
        <w:annotationRef/>
      </w:r>
    </w:p>
  </w:comment>
  <w:comment w:id="76" w:author="Holowko, Maciej (L&amp;W, Eveleigh)" w:date="2021-08-09T16:49:00Z" w:initials="HM(E">
    <w:p w14:paraId="2397AA68" w14:textId="7D845AB7" w:rsidR="00170ADB" w:rsidRDefault="00170ADB">
      <w:pPr>
        <w:pStyle w:val="CommentText"/>
      </w:pPr>
      <w:r>
        <w:rPr>
          <w:rStyle w:val="CommentReference"/>
        </w:rPr>
        <w:annotationRef/>
      </w:r>
      <w:r>
        <w:t xml:space="preserve">No need, we would be citing what they cite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4" w:author="Ong, Cheng Soon (Data61, Black Mountain) [21]" w:date="2021-08-23T21:58:00Z" w:initials="CS">
    <w:p w14:paraId="64C851E8" w14:textId="3FAFB7C2" w:rsidR="00EC3ADF" w:rsidRDefault="00EC3ADF">
      <w:pPr>
        <w:pStyle w:val="CommentText"/>
      </w:pPr>
      <w:r>
        <w:rPr>
          <w:rStyle w:val="CommentReference"/>
        </w:rPr>
        <w:annotationRef/>
      </w:r>
      <w:r>
        <w:t>Say thank you, and point to the new paragraph that says what the Reviewer wants.</w:t>
      </w:r>
    </w:p>
  </w:comment>
  <w:comment w:id="78" w:author="Mengyan Zhang" w:date="2021-08-09T14:07:00Z" w:initials="MZ">
    <w:p w14:paraId="5E2514D7" w14:textId="6DD23BF0" w:rsidR="5FF9F296" w:rsidRDefault="5FF9F296">
      <w:pPr>
        <w:pStyle w:val="CommentText"/>
      </w:pPr>
      <w:r>
        <w:t>I thought their ML is only used for evaluation?</w:t>
      </w:r>
      <w:r>
        <w:rPr>
          <w:rStyle w:val="CommentReference"/>
        </w:rPr>
        <w:annotationRef/>
      </w:r>
    </w:p>
  </w:comment>
  <w:comment w:id="79" w:author="Holowko, Maciej (L&amp;W, Eveleigh)" w:date="2021-08-09T16:50:00Z" w:initials="HM(E">
    <w:p w14:paraId="5AB7020D" w14:textId="38954FBD" w:rsidR="006A7D1E" w:rsidRDefault="006A7D1E">
      <w:pPr>
        <w:pStyle w:val="CommentText"/>
      </w:pPr>
      <w:r>
        <w:rPr>
          <w:rStyle w:val="CommentReference"/>
        </w:rPr>
        <w:annotationRef/>
      </w:r>
      <w:r>
        <w:t>Correct, I have replaced my lengthy description with your “evaluation”.</w:t>
      </w:r>
    </w:p>
  </w:comment>
  <w:comment w:id="77" w:author="Ong, Cheng Soon (Data61, Black Mountain) [22]" w:date="2021-08-23T21:58:00Z" w:initials="CS">
    <w:p w14:paraId="40EF8DDE" w14:textId="22E11686" w:rsidR="00794131" w:rsidRDefault="00794131">
      <w:pPr>
        <w:pStyle w:val="CommentText"/>
      </w:pPr>
      <w:r>
        <w:rPr>
          <w:rStyle w:val="CommentReference"/>
        </w:rPr>
        <w:annotationRef/>
      </w:r>
      <w:r>
        <w:t>All this needs to be added to related work and pointed to there from here.</w:t>
      </w:r>
    </w:p>
  </w:comment>
  <w:comment w:id="80" w:author="Mengyan Zhang" w:date="2021-08-09T14:52:00Z" w:initials="MZ">
    <w:p w14:paraId="1C8D1346" w14:textId="28D47298" w:rsidR="30189049" w:rsidRDefault="30189049">
      <w:pPr>
        <w:pStyle w:val="CommentText"/>
      </w:pPr>
      <w:r>
        <w:t>please cite here</w:t>
      </w:r>
      <w:r>
        <w:rPr>
          <w:rStyle w:val="CommentReference"/>
        </w:rPr>
        <w:annotationRef/>
      </w:r>
    </w:p>
  </w:comment>
  <w:comment w:id="81" w:author="Mengyan Zhang" w:date="2021-08-09T14:53:00Z" w:initials="MZ">
    <w:p w14:paraId="7811B502" w14:textId="37D8832E" w:rsidR="2187D70A" w:rsidRDefault="2187D70A">
      <w:pPr>
        <w:pStyle w:val="CommentText"/>
      </w:pPr>
      <w:r>
        <w:t xml:space="preserve">please explictly specify the size required </w:t>
      </w:r>
      <w:r>
        <w:rPr>
          <w:rStyle w:val="CommentReference"/>
        </w:rPr>
        <w:annotationRef/>
      </w:r>
      <w:r>
        <w:rPr>
          <w:rStyle w:val="CommentReference"/>
        </w:rPr>
        <w:annotationRef/>
      </w:r>
    </w:p>
  </w:comment>
  <w:comment w:id="82" w:author="Ong, Cheng Soon (Data61, Black Mountain) [23]" w:date="2021-08-23T21:59:00Z" w:initials="CS">
    <w:p w14:paraId="3029D6F1" w14:textId="72277A47" w:rsidR="00794131" w:rsidRDefault="00794131">
      <w:pPr>
        <w:pStyle w:val="CommentText"/>
      </w:pPr>
      <w:r>
        <w:rPr>
          <w:rStyle w:val="CommentReference"/>
        </w:rPr>
        <w:annotationRef/>
      </w:r>
      <w:r>
        <w:t>Can we show a second gene? As in add the GFP reporter to some other gene of interest? Feels like a whole other paper to me. But if there is already another gene in Biofoundry where GFP was used as a reporter (i.e. already designed), then it would be possible. Demonstrating that the new RBSs can work for other genes is something we shouldn’t sweep under the carpet.</w:t>
      </w:r>
    </w:p>
  </w:comment>
  <w:comment w:id="83" w:author="Ong, Cheng Soon (Data61, Black Mountain) [24]" w:date="2021-08-23T22:07:00Z" w:initials="CS">
    <w:p w14:paraId="400D0A79" w14:textId="3E8264C2" w:rsidR="00794131" w:rsidRDefault="00794131">
      <w:pPr>
        <w:pStyle w:val="CommentText"/>
      </w:pPr>
      <w:r>
        <w:rPr>
          <w:rStyle w:val="CommentReference"/>
        </w:rPr>
        <w:annotationRef/>
      </w:r>
      <w:r>
        <w:t>This distinction between part and pathway should be explained in the paper.</w:t>
      </w:r>
    </w:p>
  </w:comment>
  <w:comment w:id="84" w:author="Mengyan Zhang" w:date="2021-08-05T20:31:00Z" w:initials="MZ">
    <w:p w14:paraId="0EFD269D" w14:textId="77777777" w:rsidR="00937A98" w:rsidRDefault="00937A98" w:rsidP="00937A98">
      <w:pPr>
        <w:pStyle w:val="CommentText"/>
      </w:pPr>
      <w:r>
        <w:t>maciej, how do you generate reference in word? can you let me know or help me to convert those links to reference?</w:t>
      </w:r>
      <w:r>
        <w:rPr>
          <w:rStyle w:val="CommentReference"/>
        </w:rPr>
        <w:annotationRef/>
      </w:r>
    </w:p>
  </w:comment>
  <w:comment w:id="85" w:author="Mengyan Zhang" w:date="2021-08-05T20:33:00Z" w:initials="MZ">
    <w:p w14:paraId="20BF1E64" w14:textId="77777777" w:rsidR="00937A98" w:rsidRDefault="00937A98" w:rsidP="00937A98">
      <w:pPr>
        <w:pStyle w:val="CommentText"/>
      </w:pPr>
      <w:r>
        <w:t xml:space="preserve">can you check whether this paragraph makes sense? </w:t>
      </w:r>
      <w:r>
        <w:rPr>
          <w:rStyle w:val="CommentReference"/>
        </w:rPr>
        <w:annotationRef/>
      </w:r>
    </w:p>
    <w:p w14:paraId="5EFDB57F" w14:textId="77777777" w:rsidR="00937A98" w:rsidRDefault="00937A98" w:rsidP="00937A98">
      <w:pPr>
        <w:pStyle w:val="CommentText"/>
      </w:pPr>
      <w:r>
        <w:t xml:space="preserve">If so, can you convert it to a short paragraph in discussion as well. </w:t>
      </w:r>
    </w:p>
    <w:p w14:paraId="4628BACE" w14:textId="77777777" w:rsidR="00937A98" w:rsidRDefault="00937A98" w:rsidP="00937A98">
      <w:pPr>
        <w:pStyle w:val="CommentText"/>
      </w:pPr>
      <w:r>
        <w:t xml:space="preserve">I read [1] and the review paper, feel like there is no big gap for the two tasks in ML view of point. We can discuss more tmr. </w:t>
      </w:r>
    </w:p>
  </w:comment>
  <w:comment w:id="86" w:author="Ong, Cheng Soon (Data61, Black Mountain) [25]" w:date="2021-08-23T22:10:00Z" w:initials="CS">
    <w:p w14:paraId="4B5B9D7F" w14:textId="1B56208E" w:rsidR="00551FCA" w:rsidRDefault="00551FCA">
      <w:pPr>
        <w:pStyle w:val="CommentText"/>
      </w:pPr>
      <w:r>
        <w:rPr>
          <w:rStyle w:val="CommentReference"/>
        </w:rPr>
        <w:annotationRef/>
      </w:r>
      <w:r>
        <w:t>We clearly did not explain the two different ML problems well. Add a new paragraph to distinguish the two methods. Read all comments carefully with respect to R^2, and if it suits, then use the Reviewer comments to move R^2 to the supplement.</w:t>
      </w:r>
    </w:p>
  </w:comment>
  <w:comment w:id="87" w:author="Mengyan Zhang" w:date="2021-07-29T21:17:00Z" w:initials="MZ">
    <w:p w14:paraId="597A382A" w14:textId="7F06B472" w:rsidR="552CBCBA" w:rsidRDefault="552CBCBA">
      <w:pPr>
        <w:pStyle w:val="CommentText"/>
      </w:pPr>
      <w:r>
        <w:t>I don't understand what;s the question is. Maciej, can you help to rephrase? Thanks</w:t>
      </w:r>
      <w:r>
        <w:rPr>
          <w:rStyle w:val="CommentReference"/>
        </w:rPr>
        <w:annotationRef/>
      </w:r>
      <w:r>
        <w:rPr>
          <w:rStyle w:val="CommentReference"/>
        </w:rPr>
        <w:annotationRef/>
      </w:r>
      <w:r>
        <w:rPr>
          <w:rStyle w:val="CommentReference"/>
        </w:rPr>
        <w:annotationRef/>
      </w:r>
    </w:p>
    <w:p w14:paraId="1F5A618F" w14:textId="4F667E5E" w:rsidR="552CBCBA" w:rsidRDefault="552CBCBA">
      <w:pPr>
        <w:pStyle w:val="CommentText"/>
      </w:pPr>
    </w:p>
  </w:comment>
  <w:comment w:id="88" w:author="Holowko, Maciej (L&amp;W, Eveleigh)" w:date="2021-08-03T14:46:00Z" w:initials="HM(E">
    <w:p w14:paraId="7ABA0FB3" w14:textId="7F7518CC" w:rsidR="003B5328" w:rsidRDefault="003B5328">
      <w:pPr>
        <w:pStyle w:val="CommentText"/>
      </w:pPr>
      <w:r>
        <w:rPr>
          <w:rStyle w:val="CommentReference"/>
        </w:rPr>
        <w:annotationRef/>
      </w:r>
      <w:r>
        <w:t>I believe what they wanted to say is that they don’t understand how the Hamming distance could impact our ML choices.</w:t>
      </w:r>
      <w:r>
        <w:rPr>
          <w:rStyle w:val="CommentReference"/>
        </w:rPr>
        <w:annotationRef/>
      </w:r>
      <w:r>
        <w:rPr>
          <w:rStyle w:val="CommentReference"/>
        </w:rPr>
        <w:annotationRef/>
      </w:r>
    </w:p>
  </w:comment>
  <w:comment w:id="89" w:author="Ong, Cheng Soon (Data61, Black Mountain) [26]" w:date="2021-08-23T22:08:00Z" w:initials="CS">
    <w:p w14:paraId="4E5F935C" w14:textId="2FA0EAC7" w:rsidR="00551FCA" w:rsidRDefault="00551FCA">
      <w:pPr>
        <w:pStyle w:val="CommentText"/>
      </w:pPr>
      <w:r>
        <w:rPr>
          <w:rStyle w:val="CommentReference"/>
        </w:rPr>
        <w:annotationRef/>
      </w:r>
      <w:r>
        <w:t>Point to it. And update that sentence to show you’ve heard the confusion of the Reviewer.</w:t>
      </w:r>
    </w:p>
  </w:comment>
  <w:comment w:id="90" w:author="Ong, Cheng Soon (Data61, Black Mountain) [27]" w:date="2021-08-23T22:04:00Z" w:initials="CS">
    <w:p w14:paraId="6F8ADA45" w14:textId="6DBF7E83" w:rsidR="00794131" w:rsidRDefault="00794131">
      <w:pPr>
        <w:pStyle w:val="CommentText"/>
      </w:pPr>
      <w:r>
        <w:rPr>
          <w:rStyle w:val="CommentReference"/>
        </w:rPr>
        <w:annotationRef/>
      </w:r>
      <w:r>
        <w:t>Add to paper, and say “we have added a forward reference in the generic workflow to the more detailed description in the Methods section”, and of course point to it!</w:t>
      </w:r>
    </w:p>
  </w:comment>
  <w:comment w:id="91" w:author="Mengyan Zhang" w:date="2021-08-09T14:52:00Z" w:initials="MZ">
    <w:p w14:paraId="4E8DDA51" w14:textId="28D47298" w:rsidR="324013F5" w:rsidRDefault="324013F5" w:rsidP="324013F5">
      <w:pPr>
        <w:pStyle w:val="CommentText"/>
      </w:pPr>
      <w:r>
        <w:t>please cite here</w:t>
      </w:r>
      <w:r>
        <w:rPr>
          <w:rStyle w:val="CommentReference"/>
        </w:rPr>
        <w:annotationRef/>
      </w:r>
    </w:p>
  </w:comment>
  <w:comment w:id="92" w:author="Mengyan Zhang" w:date="2021-08-09T15:15:00Z" w:initials="MZ">
    <w:p w14:paraId="00B6346E" w14:textId="6C2D19BB" w:rsidR="02D6722D" w:rsidRDefault="73A6F9CB" w:rsidP="73A6F9CB">
      <w:pPr>
        <w:pStyle w:val="CommentText"/>
      </w:pPr>
      <w:r>
        <w:t xml:space="preserve">I feel the previous argument is a much better response than below. </w:t>
      </w:r>
      <w:r w:rsidR="02D6722D">
        <w:rPr>
          <w:rStyle w:val="CommentReference"/>
        </w:rPr>
        <w:annotationRef/>
      </w:r>
      <w:r w:rsidR="02D6722D">
        <w:rPr>
          <w:rStyle w:val="CommentReference"/>
        </w:rPr>
        <w:annotationRef/>
      </w:r>
    </w:p>
  </w:comment>
  <w:comment w:id="93" w:author="Mengyan Zhang" w:date="2021-08-09T14:53:00Z" w:initials="MZ">
    <w:p w14:paraId="47C4C312" w14:textId="37D8832E" w:rsidR="324013F5" w:rsidRDefault="324013F5" w:rsidP="324013F5">
      <w:pPr>
        <w:pStyle w:val="CommentText"/>
      </w:pPr>
      <w:r>
        <w:t xml:space="preserve">please explictly specify the size required </w:t>
      </w:r>
      <w:r>
        <w:rPr>
          <w:rStyle w:val="CommentReference"/>
        </w:rPr>
        <w:annotationRef/>
      </w:r>
    </w:p>
  </w:comment>
  <w:comment w:id="94" w:author="Holowko, Maciej (L&amp;W, Eveleigh)" w:date="2021-08-02T10:01:00Z" w:initials="HM(E">
    <w:p w14:paraId="610A3C10" w14:textId="690627F6" w:rsidR="003F33DD" w:rsidRDefault="003F33DD">
      <w:pPr>
        <w:pStyle w:val="CommentText"/>
      </w:pPr>
      <w:r>
        <w:rPr>
          <w:rStyle w:val="CommentReference"/>
        </w:rPr>
        <w:annotationRef/>
      </w:r>
      <w:r w:rsidR="005944DE">
        <w:t xml:space="preserve">Mengyan – could you check to change </w:t>
      </w:r>
      <w:r>
        <w:rPr>
          <w:rStyle w:val="CommentReference"/>
        </w:rPr>
        <w:annotationRef/>
      </w:r>
    </w:p>
  </w:comment>
  <w:comment w:id="95" w:author="Mengyan Zhang" w:date="2021-08-06T10:18:00Z" w:initials="MZ">
    <w:p w14:paraId="4CEF43D0" w14:textId="6CD3D5E1" w:rsidR="20490A4C" w:rsidRDefault="022C7FC8" w:rsidP="022C7FC8">
      <w:pPr>
        <w:pStyle w:val="CommentText"/>
      </w:pPr>
      <w:r>
        <w:t>Let's use Round thoughout the paper (I haven't change in the paper)</w:t>
      </w:r>
      <w:r w:rsidR="20490A4C">
        <w:rPr>
          <w:rStyle w:val="CommentReference"/>
        </w:rPr>
        <w:annotationRef/>
      </w:r>
      <w:r w:rsidR="20490A4C">
        <w:rPr>
          <w:rStyle w:val="CommentReference"/>
        </w:rPr>
        <w:annotationRef/>
      </w:r>
      <w:r>
        <w:rPr>
          <w:rStyle w:val="CommentReference"/>
        </w:rPr>
        <w:annotationRef/>
      </w:r>
    </w:p>
  </w:comment>
  <w:comment w:id="98" w:author="Mengyan Zhang" w:date="2021-08-07T16:40:00Z" w:initials="MZ">
    <w:p w14:paraId="4BBE083C" w14:textId="5F3505E9" w:rsidR="71F50374" w:rsidRDefault="71F50374">
      <w:pPr>
        <w:pStyle w:val="CommentText"/>
      </w:pPr>
      <w:r>
        <w:t>I've updated please check whether it is clear now, maciej</w:t>
      </w:r>
      <w:r>
        <w:rPr>
          <w:rStyle w:val="CommentReference"/>
        </w:rPr>
        <w:annotationRef/>
      </w:r>
    </w:p>
  </w:comment>
  <w:comment w:id="99" w:author="Holowko, Maciej (L&amp;W, Eveleigh)" w:date="2021-08-09T17:17:00Z" w:initials="HM(E">
    <w:p w14:paraId="7D061800" w14:textId="455EA66F" w:rsidR="004E7C94" w:rsidRDefault="004E7C94">
      <w:pPr>
        <w:pStyle w:val="CommentText"/>
      </w:pPr>
      <w:r>
        <w:rPr>
          <w:rStyle w:val="CommentReference"/>
        </w:rPr>
        <w:annotationRef/>
      </w:r>
      <w:r>
        <w:t xml:space="preserve">I still don’t fully understand it – maybe Cheng Soon </w:t>
      </w:r>
      <w:r w:rsidR="00A31981">
        <w:t>will have some better idea how to describ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6B3EFC" w15:done="0"/>
  <w15:commentEx w15:paraId="5B033BBA" w15:done="1"/>
  <w15:commentEx w15:paraId="5A5D968B" w15:done="1"/>
  <w15:commentEx w15:paraId="1FF953CB" w15:done="0"/>
  <w15:commentEx w15:paraId="3B73A2DB" w15:done="0"/>
  <w15:commentEx w15:paraId="62AEACC2" w15:done="0"/>
  <w15:commentEx w15:paraId="1098838E" w15:done="0"/>
  <w15:commentEx w15:paraId="74B0D21C" w15:done="0"/>
  <w15:commentEx w15:paraId="37410E2C" w15:paraIdParent="74B0D21C" w15:done="0"/>
  <w15:commentEx w15:paraId="065258AC" w15:paraIdParent="74B0D21C" w15:done="0"/>
  <w15:commentEx w15:paraId="19EC2015" w15:done="0"/>
  <w15:commentEx w15:paraId="33091B5B" w15:done="0"/>
  <w15:commentEx w15:paraId="2D37B779" w15:done="0"/>
  <w15:commentEx w15:paraId="0359C5F6" w15:done="0"/>
  <w15:commentEx w15:paraId="435D1919" w15:done="0"/>
  <w15:commentEx w15:paraId="0837D57D" w15:done="0"/>
  <w15:commentEx w15:paraId="2F7AF952" w15:done="1"/>
  <w15:commentEx w15:paraId="54EE1982" w15:done="0"/>
  <w15:commentEx w15:paraId="7630C055" w15:done="1"/>
  <w15:commentEx w15:paraId="5CA165E5" w15:paraIdParent="7630C055" w15:done="1"/>
  <w15:commentEx w15:paraId="53DDE4DD" w15:paraIdParent="7630C055" w15:done="1"/>
  <w15:commentEx w15:paraId="7B4090A8" w15:done="0"/>
  <w15:commentEx w15:paraId="098B8D0B" w15:done="0"/>
  <w15:commentEx w15:paraId="257EA91A" w15:done="0"/>
  <w15:commentEx w15:paraId="35240E0F" w15:done="0"/>
  <w15:commentEx w15:paraId="2AE1752B" w15:done="0"/>
  <w15:commentEx w15:paraId="084344B4" w15:done="0"/>
  <w15:commentEx w15:paraId="3E24F072" w15:done="1"/>
  <w15:commentEx w15:paraId="2397AA68" w15:paraIdParent="3E24F072" w15:done="1"/>
  <w15:commentEx w15:paraId="64C851E8" w15:done="0"/>
  <w15:commentEx w15:paraId="5E2514D7" w15:done="1"/>
  <w15:commentEx w15:paraId="5AB7020D" w15:paraIdParent="5E2514D7" w15:done="1"/>
  <w15:commentEx w15:paraId="40EF8DDE" w15:done="0"/>
  <w15:commentEx w15:paraId="1C8D1346" w15:done="1"/>
  <w15:commentEx w15:paraId="7811B502" w15:done="1"/>
  <w15:commentEx w15:paraId="3029D6F1" w15:done="0"/>
  <w15:commentEx w15:paraId="400D0A79" w15:done="0"/>
  <w15:commentEx w15:paraId="0EFD269D" w15:done="1"/>
  <w15:commentEx w15:paraId="4628BACE" w15:paraIdParent="0EFD269D" w15:done="1"/>
  <w15:commentEx w15:paraId="4B5B9D7F" w15:done="0"/>
  <w15:commentEx w15:paraId="1F5A618F" w15:done="1"/>
  <w15:commentEx w15:paraId="7ABA0FB3" w15:paraIdParent="1F5A618F" w15:done="1"/>
  <w15:commentEx w15:paraId="4E5F935C" w15:done="0"/>
  <w15:commentEx w15:paraId="6F8ADA45" w15:done="0"/>
  <w15:commentEx w15:paraId="4E8DDA51" w15:done="0"/>
  <w15:commentEx w15:paraId="00B6346E" w15:paraIdParent="4E8DDA51" w15:done="0"/>
  <w15:commentEx w15:paraId="47C4C312" w15:done="1"/>
  <w15:commentEx w15:paraId="610A3C10" w15:done="1"/>
  <w15:commentEx w15:paraId="4CEF43D0" w15:done="1"/>
  <w15:commentEx w15:paraId="4BBE083C" w15:done="0"/>
  <w15:commentEx w15:paraId="7D061800" w15:paraIdParent="4BBE08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E9390" w16cex:dateUtc="2021-08-23T11:37:00Z"/>
  <w16cex:commentExtensible w16cex:durableId="23030B83" w16cex:dateUtc="2021-08-03T23:31:00Z"/>
  <w16cex:commentExtensible w16cex:durableId="7A10CF1F" w16cex:dateUtc="2021-07-28T07:12:00Z"/>
  <w16cex:commentExtensible w16cex:durableId="24CE9105" w16cex:dateUtc="2021-08-23T11:26:00Z"/>
  <w16cex:commentExtensible w16cex:durableId="24CE9259" w16cex:dateUtc="2021-08-23T11:32:00Z"/>
  <w16cex:commentExtensible w16cex:durableId="24CE92CC" w16cex:dateUtc="2021-08-23T11:34:00Z"/>
  <w16cex:commentExtensible w16cex:durableId="24CE9328" w16cex:dateUtc="2021-08-23T11:35:00Z"/>
  <w16cex:commentExtensible w16cex:durableId="24B5292B" w16cex:dateUtc="2021-08-04T04:56:00Z"/>
  <w16cex:commentExtensible w16cex:durableId="24B7CCBD" w16cex:dateUtc="2021-08-06T04:59:00Z"/>
  <w16cex:commentExtensible w16cex:durableId="24CE91B3" w16cex:dateUtc="2021-08-23T11:29:00Z"/>
  <w16cex:commentExtensible w16cex:durableId="24CE936C" w16cex:dateUtc="2021-08-23T11:36:00Z"/>
  <w16cex:commentExtensible w16cex:durableId="24CE9474" w16cex:dateUtc="2021-08-23T11:41:00Z"/>
  <w16cex:commentExtensible w16cex:durableId="24CE949F" w16cex:dateUtc="2021-08-23T11:41:00Z"/>
  <w16cex:commentExtensible w16cex:durableId="24CE9540" w16cex:dateUtc="2021-08-23T11:44:00Z"/>
  <w16cex:commentExtensible w16cex:durableId="24CE95CA" w16cex:dateUtc="2021-08-23T11:46:00Z"/>
  <w16cex:commentExtensible w16cex:durableId="24CE9670" w16cex:dateUtc="2021-08-23T11:49:00Z"/>
  <w16cex:commentExtensible w16cex:durableId="27FB4058" w16cex:dateUtc="2021-08-09T03:52:00Z"/>
  <w16cex:commentExtensible w16cex:durableId="24CE9610" w16cex:dateUtc="2021-08-23T11:48:00Z"/>
  <w16cex:commentExtensible w16cex:durableId="2CAB8401" w16cex:dateUtc="2021-07-28T07:16:00Z"/>
  <w16cex:commentExtensible w16cex:durableId="353C1CBB" w16cex:dateUtc="2021-08-08T04:36:00Z"/>
  <w16cex:commentExtensible w16cex:durableId="24BBC4DD" w16cex:dateUtc="2021-08-09T05:14:00Z"/>
  <w16cex:commentExtensible w16cex:durableId="24CE9731" w16cex:dateUtc="2021-08-23T11:52:00Z"/>
  <w16cex:commentExtensible w16cex:durableId="24CE973F" w16cex:dateUtc="2021-08-23T11:53:00Z"/>
  <w16cex:commentExtensible w16cex:durableId="24CE9785" w16cex:dateUtc="2021-08-23T11:54:00Z"/>
  <w16cex:commentExtensible w16cex:durableId="24CE97AF" w16cex:dateUtc="2021-08-23T11:54:00Z"/>
  <w16cex:commentExtensible w16cex:durableId="24CE97DA" w16cex:dateUtc="2021-08-23T11:55:00Z"/>
  <w16cex:commentExtensible w16cex:durableId="24CE980B" w16cex:dateUtc="2021-08-23T11:56:00Z"/>
  <w16cex:commentExtensible w16cex:durableId="43653152" w16cex:dateUtc="2021-08-09T03:59:00Z"/>
  <w16cex:commentExtensible w16cex:durableId="24BBDB31" w16cex:dateUtc="2021-08-09T06:49:00Z"/>
  <w16cex:commentExtensible w16cex:durableId="24CE986C" w16cex:dateUtc="2021-08-23T11:58:00Z"/>
  <w16cex:commentExtensible w16cex:durableId="78FA3EA9" w16cex:dateUtc="2021-08-09T04:07:00Z"/>
  <w16cex:commentExtensible w16cex:durableId="24BBDB6C" w16cex:dateUtc="2021-08-09T06:50:00Z"/>
  <w16cex:commentExtensible w16cex:durableId="24CE9890" w16cex:dateUtc="2021-08-23T11:58:00Z"/>
  <w16cex:commentExtensible w16cex:durableId="1E9D4052" w16cex:dateUtc="2021-08-09T04:52:00Z"/>
  <w16cex:commentExtensible w16cex:durableId="19072118" w16cex:dateUtc="2021-08-09T04:53:00Z"/>
  <w16cex:commentExtensible w16cex:durableId="24CE98CE" w16cex:dateUtc="2021-08-23T11:59:00Z"/>
  <w16cex:commentExtensible w16cex:durableId="24CE9A95" w16cex:dateUtc="2021-08-23T12:07:00Z"/>
  <w16cex:commentExtensible w16cex:durableId="24B7921E" w16cex:dateUtc="2021-08-05T10:31:00Z"/>
  <w16cex:commentExtensible w16cex:durableId="24B7921D" w16cex:dateUtc="2021-08-05T10:33:00Z"/>
  <w16cex:commentExtensible w16cex:durableId="24CE9B50" w16cex:dateUtc="2021-08-23T12:10:00Z"/>
  <w16cex:commentExtensible w16cex:durableId="01AAA53E" w16cex:dateUtc="2021-07-29T11:17:00Z"/>
  <w16cex:commentExtensible w16cex:durableId="24B3D529" w16cex:dateUtc="2021-08-03T04:46:00Z"/>
  <w16cex:commentExtensible w16cex:durableId="24CE9AEB" w16cex:dateUtc="2021-08-23T12:08:00Z"/>
  <w16cex:commentExtensible w16cex:durableId="24CE99E0" w16cex:dateUtc="2021-08-23T12:04:00Z"/>
  <w16cex:commentExtensible w16cex:durableId="687A5FF9" w16cex:dateUtc="2021-08-09T04:52:00Z"/>
  <w16cex:commentExtensible w16cex:durableId="5F76C637" w16cex:dateUtc="2021-08-09T05:15:00Z"/>
  <w16cex:commentExtensible w16cex:durableId="65D249C3" w16cex:dateUtc="2021-08-09T04:53:00Z"/>
  <w16cex:commentExtensible w16cex:durableId="24B24103" w16cex:dateUtc="2021-08-02T00:01:00Z"/>
  <w16cex:commentExtensible w16cex:durableId="38B18233" w16cex:dateUtc="2021-08-06T00:18:00Z"/>
  <w16cex:commentExtensible w16cex:durableId="5EDAA1C7" w16cex:dateUtc="2021-08-07T06:40:00Z"/>
  <w16cex:commentExtensible w16cex:durableId="24BBE1C7" w16cex:dateUtc="2021-08-09T0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6B3EFC" w16cid:durableId="24CE9390"/>
  <w16cid:commentId w16cid:paraId="5B033BBA" w16cid:durableId="23030B83"/>
  <w16cid:commentId w16cid:paraId="5A5D968B" w16cid:durableId="7A10CF1F"/>
  <w16cid:commentId w16cid:paraId="1FF953CB" w16cid:durableId="24CE9105"/>
  <w16cid:commentId w16cid:paraId="3B73A2DB" w16cid:durableId="24CE9259"/>
  <w16cid:commentId w16cid:paraId="62AEACC2" w16cid:durableId="24CE92CC"/>
  <w16cid:commentId w16cid:paraId="1098838E" w16cid:durableId="24CE9328"/>
  <w16cid:commentId w16cid:paraId="74B0D21C" w16cid:durableId="24B5292B"/>
  <w16cid:commentId w16cid:paraId="37410E2C" w16cid:durableId="24B7CCBD"/>
  <w16cid:commentId w16cid:paraId="065258AC" w16cid:durableId="24CE91B3"/>
  <w16cid:commentId w16cid:paraId="19EC2015" w16cid:durableId="24CE936C"/>
  <w16cid:commentId w16cid:paraId="33091B5B" w16cid:durableId="24CE9474"/>
  <w16cid:commentId w16cid:paraId="2D37B779" w16cid:durableId="24CE949F"/>
  <w16cid:commentId w16cid:paraId="0359C5F6" w16cid:durableId="24CE9540"/>
  <w16cid:commentId w16cid:paraId="435D1919" w16cid:durableId="24CE95CA"/>
  <w16cid:commentId w16cid:paraId="0837D57D" w16cid:durableId="24CE9670"/>
  <w16cid:commentId w16cid:paraId="2F7AF952" w16cid:durableId="27FB4058"/>
  <w16cid:commentId w16cid:paraId="54EE1982" w16cid:durableId="24CE9610"/>
  <w16cid:commentId w16cid:paraId="7630C055" w16cid:durableId="2CAB8401"/>
  <w16cid:commentId w16cid:paraId="5CA165E5" w16cid:durableId="353C1CBB"/>
  <w16cid:commentId w16cid:paraId="53DDE4DD" w16cid:durableId="24BBC4DD"/>
  <w16cid:commentId w16cid:paraId="7B4090A8" w16cid:durableId="24CE9731"/>
  <w16cid:commentId w16cid:paraId="098B8D0B" w16cid:durableId="24CE973F"/>
  <w16cid:commentId w16cid:paraId="257EA91A" w16cid:durableId="24CE9785"/>
  <w16cid:commentId w16cid:paraId="35240E0F" w16cid:durableId="24CE97AF"/>
  <w16cid:commentId w16cid:paraId="2AE1752B" w16cid:durableId="24CE97DA"/>
  <w16cid:commentId w16cid:paraId="084344B4" w16cid:durableId="24CE980B"/>
  <w16cid:commentId w16cid:paraId="3E24F072" w16cid:durableId="43653152"/>
  <w16cid:commentId w16cid:paraId="2397AA68" w16cid:durableId="24BBDB31"/>
  <w16cid:commentId w16cid:paraId="64C851E8" w16cid:durableId="24CE986C"/>
  <w16cid:commentId w16cid:paraId="5E2514D7" w16cid:durableId="78FA3EA9"/>
  <w16cid:commentId w16cid:paraId="5AB7020D" w16cid:durableId="24BBDB6C"/>
  <w16cid:commentId w16cid:paraId="40EF8DDE" w16cid:durableId="24CE9890"/>
  <w16cid:commentId w16cid:paraId="1C8D1346" w16cid:durableId="1E9D4052"/>
  <w16cid:commentId w16cid:paraId="7811B502" w16cid:durableId="19072118"/>
  <w16cid:commentId w16cid:paraId="3029D6F1" w16cid:durableId="24CE98CE"/>
  <w16cid:commentId w16cid:paraId="400D0A79" w16cid:durableId="24CE9A95"/>
  <w16cid:commentId w16cid:paraId="0EFD269D" w16cid:durableId="24B7921E"/>
  <w16cid:commentId w16cid:paraId="4628BACE" w16cid:durableId="24B7921D"/>
  <w16cid:commentId w16cid:paraId="4B5B9D7F" w16cid:durableId="24CE9B50"/>
  <w16cid:commentId w16cid:paraId="1F5A618F" w16cid:durableId="01AAA53E"/>
  <w16cid:commentId w16cid:paraId="7ABA0FB3" w16cid:durableId="24B3D529"/>
  <w16cid:commentId w16cid:paraId="4E5F935C" w16cid:durableId="24CE9AEB"/>
  <w16cid:commentId w16cid:paraId="6F8ADA45" w16cid:durableId="24CE99E0"/>
  <w16cid:commentId w16cid:paraId="4E8DDA51" w16cid:durableId="687A5FF9"/>
  <w16cid:commentId w16cid:paraId="00B6346E" w16cid:durableId="5F76C637"/>
  <w16cid:commentId w16cid:paraId="47C4C312" w16cid:durableId="65D249C3"/>
  <w16cid:commentId w16cid:paraId="610A3C10" w16cid:durableId="24B24103"/>
  <w16cid:commentId w16cid:paraId="4CEF43D0" w16cid:durableId="38B18233"/>
  <w16cid:commentId w16cid:paraId="4BBE083C" w16cid:durableId="5EDAA1C7"/>
  <w16cid:commentId w16cid:paraId="7D061800" w16cid:durableId="24BBE1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ng, Cheng Soon (Data61, Black Mountain)">
    <w15:presenceInfo w15:providerId="AD" w15:userId="S::ong017@csiro.au::00e9ef00-49a8-4a0d-93dd-222fe044621e"/>
  </w15:person>
  <w15:person w15:author="Ong, Cheng Soon (Data61, Black Mountain) [2]">
    <w15:presenceInfo w15:providerId="AD" w15:userId="S::ong017@csiro.au::00e9ef00-49a8-4a0d-93dd-222fe044621e"/>
  </w15:person>
  <w15:person w15:author="Ong, Cheng Soon (Data61, Black Mountain) [3]">
    <w15:presenceInfo w15:providerId="AD" w15:userId="S::ong017@csiro.au::00e9ef00-49a8-4a0d-93dd-222fe044621e"/>
  </w15:person>
  <w15:person w15:author="Mengyan Zhang">
    <w15:presenceInfo w15:providerId="AD" w15:userId="S::mengyan.zhang_anu.edu.au#ext#@csiroau.onmicrosoft.com::69c71b4a-2462-44f3-b3fd-d71962db6bce"/>
  </w15:person>
  <w15:person w15:author="Ong, Cheng Soon (Data61, Black Mountain) [4]">
    <w15:presenceInfo w15:providerId="AD" w15:userId="S::ong017@csiro.au::00e9ef00-49a8-4a0d-93dd-222fe044621e"/>
  </w15:person>
  <w15:person w15:author="Ong, Cheng Soon (Data61, Black Mountain) [5]">
    <w15:presenceInfo w15:providerId="AD" w15:userId="S::ong017@csiro.au::00e9ef00-49a8-4a0d-93dd-222fe044621e"/>
  </w15:person>
  <w15:person w15:author="Ong, Cheng Soon (Data61, Black Mountain) [6]">
    <w15:presenceInfo w15:providerId="AD" w15:userId="S::ong017@csiro.au::00e9ef00-49a8-4a0d-93dd-222fe044621e"/>
  </w15:person>
  <w15:person w15:author="Ong, Cheng Soon (Data61, Black Mountain) [7]">
    <w15:presenceInfo w15:providerId="AD" w15:userId="S::ong017@csiro.au::00e9ef00-49a8-4a0d-93dd-222fe044621e"/>
  </w15:person>
  <w15:person w15:author="Holowko, Maciej (L&amp;W, Eveleigh)">
    <w15:presenceInfo w15:providerId="AD" w15:userId="S::hol428@csiro.au::f71679b5-8efd-4dda-8a18-390f89eaa695"/>
  </w15:person>
  <w15:person w15:author="Ong, Cheng Soon (Data61, Black Mountain) [8]">
    <w15:presenceInfo w15:providerId="AD" w15:userId="S::ong017@csiro.au::00e9ef00-49a8-4a0d-93dd-222fe044621e"/>
  </w15:person>
  <w15:person w15:author="Ong, Cheng Soon (Data61, Black Mountain) [9]">
    <w15:presenceInfo w15:providerId="AD" w15:userId="S::ong017@csiro.au::00e9ef00-49a8-4a0d-93dd-222fe044621e"/>
  </w15:person>
  <w15:person w15:author="Ong, Cheng Soon (Data61, Black Mountain) [10]">
    <w15:presenceInfo w15:providerId="AD" w15:userId="S::ong017@csiro.au::00e9ef00-49a8-4a0d-93dd-222fe044621e"/>
  </w15:person>
  <w15:person w15:author="Ong, Cheng Soon (Data61, Black Mountain) [11]">
    <w15:presenceInfo w15:providerId="AD" w15:userId="S::ong017@csiro.au::00e9ef00-49a8-4a0d-93dd-222fe044621e"/>
  </w15:person>
  <w15:person w15:author="Ong, Cheng Soon (Data61, Black Mountain) [12]">
    <w15:presenceInfo w15:providerId="AD" w15:userId="S::ong017@csiro.au::00e9ef00-49a8-4a0d-93dd-222fe044621e"/>
  </w15:person>
  <w15:person w15:author="Ong, Cheng Soon (Data61, Black Mountain) [13]">
    <w15:presenceInfo w15:providerId="AD" w15:userId="S::ong017@csiro.au::00e9ef00-49a8-4a0d-93dd-222fe044621e"/>
  </w15:person>
  <w15:person w15:author="Ong, Cheng Soon (Data61, Black Mountain) [14]">
    <w15:presenceInfo w15:providerId="AD" w15:userId="S::ong017@csiro.au::00e9ef00-49a8-4a0d-93dd-222fe044621e"/>
  </w15:person>
  <w15:person w15:author="Ong, Cheng Soon (Data61, Black Mountain) [15]">
    <w15:presenceInfo w15:providerId="AD" w15:userId="S::ong017@csiro.au::00e9ef00-49a8-4a0d-93dd-222fe044621e"/>
  </w15:person>
  <w15:person w15:author="Ong, Cheng Soon (Data61, Black Mountain) [16]">
    <w15:presenceInfo w15:providerId="AD" w15:userId="S::ong017@csiro.au::00e9ef00-49a8-4a0d-93dd-222fe044621e"/>
  </w15:person>
  <w15:person w15:author="Ong, Cheng Soon (Data61, Black Mountain) [17]">
    <w15:presenceInfo w15:providerId="AD" w15:userId="S::ong017@csiro.au::00e9ef00-49a8-4a0d-93dd-222fe044621e"/>
  </w15:person>
  <w15:person w15:author="Ong, Cheng Soon (Data61, Black Mountain) [18]">
    <w15:presenceInfo w15:providerId="AD" w15:userId="S::ong017@csiro.au::00e9ef00-49a8-4a0d-93dd-222fe044621e"/>
  </w15:person>
  <w15:person w15:author="Ong, Cheng Soon (Data61, Black Mountain) [19]">
    <w15:presenceInfo w15:providerId="AD" w15:userId="S::ong017@csiro.au::00e9ef00-49a8-4a0d-93dd-222fe044621e"/>
  </w15:person>
  <w15:person w15:author="Ong, Cheng Soon (Data61, Black Mountain) [20]">
    <w15:presenceInfo w15:providerId="AD" w15:userId="S::ong017@csiro.au::00e9ef00-49a8-4a0d-93dd-222fe044621e"/>
  </w15:person>
  <w15:person w15:author="Ong, Cheng Soon (Data61, Black Mountain) [21]">
    <w15:presenceInfo w15:providerId="AD" w15:userId="S::ong017@csiro.au::00e9ef00-49a8-4a0d-93dd-222fe044621e"/>
  </w15:person>
  <w15:person w15:author="Ong, Cheng Soon (Data61, Black Mountain) [22]">
    <w15:presenceInfo w15:providerId="AD" w15:userId="S::ong017@csiro.au::00e9ef00-49a8-4a0d-93dd-222fe044621e"/>
  </w15:person>
  <w15:person w15:author="Ong, Cheng Soon (Data61, Black Mountain) [23]">
    <w15:presenceInfo w15:providerId="AD" w15:userId="S::ong017@csiro.au::00e9ef00-49a8-4a0d-93dd-222fe044621e"/>
  </w15:person>
  <w15:person w15:author="Ong, Cheng Soon (Data61, Black Mountain) [24]">
    <w15:presenceInfo w15:providerId="AD" w15:userId="S::ong017@csiro.au::00e9ef00-49a8-4a0d-93dd-222fe044621e"/>
  </w15:person>
  <w15:person w15:author="Ong, Cheng Soon (Data61, Black Mountain) [25]">
    <w15:presenceInfo w15:providerId="AD" w15:userId="S::ong017@csiro.au::00e9ef00-49a8-4a0d-93dd-222fe044621e"/>
  </w15:person>
  <w15:person w15:author="Ong, Cheng Soon (Data61, Black Mountain) [26]">
    <w15:presenceInfo w15:providerId="AD" w15:userId="S::ong017@csiro.au::00e9ef00-49a8-4a0d-93dd-222fe044621e"/>
  </w15:person>
  <w15:person w15:author="Ong, Cheng Soon (Data61, Black Mountain) [27]">
    <w15:presenceInfo w15:providerId="AD" w15:userId="S::ong017@csiro.au::00e9ef00-49a8-4a0d-93dd-222fe04462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8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3BE9"/>
    <w:rsid w:val="000244F9"/>
    <w:rsid w:val="00031BB2"/>
    <w:rsid w:val="00032AE1"/>
    <w:rsid w:val="000333F5"/>
    <w:rsid w:val="000348E9"/>
    <w:rsid w:val="000364BD"/>
    <w:rsid w:val="00036EAD"/>
    <w:rsid w:val="0003782B"/>
    <w:rsid w:val="0004211C"/>
    <w:rsid w:val="000434A4"/>
    <w:rsid w:val="00051D5B"/>
    <w:rsid w:val="00052967"/>
    <w:rsid w:val="00054B13"/>
    <w:rsid w:val="00060260"/>
    <w:rsid w:val="00060596"/>
    <w:rsid w:val="00060F2D"/>
    <w:rsid w:val="000625F9"/>
    <w:rsid w:val="00062D07"/>
    <w:rsid w:val="000644D9"/>
    <w:rsid w:val="00065E25"/>
    <w:rsid w:val="00066E1B"/>
    <w:rsid w:val="00067231"/>
    <w:rsid w:val="00067CB5"/>
    <w:rsid w:val="00070427"/>
    <w:rsid w:val="000711A8"/>
    <w:rsid w:val="00072806"/>
    <w:rsid w:val="00074A6C"/>
    <w:rsid w:val="00077184"/>
    <w:rsid w:val="000778A7"/>
    <w:rsid w:val="00082853"/>
    <w:rsid w:val="0008512C"/>
    <w:rsid w:val="00090774"/>
    <w:rsid w:val="000910D9"/>
    <w:rsid w:val="00091359"/>
    <w:rsid w:val="00093944"/>
    <w:rsid w:val="000967A9"/>
    <w:rsid w:val="000A28E6"/>
    <w:rsid w:val="000A2DFB"/>
    <w:rsid w:val="000A7972"/>
    <w:rsid w:val="000A7B88"/>
    <w:rsid w:val="000B0347"/>
    <w:rsid w:val="000B2A4A"/>
    <w:rsid w:val="000B2B79"/>
    <w:rsid w:val="000B4160"/>
    <w:rsid w:val="000B57E3"/>
    <w:rsid w:val="000B78AB"/>
    <w:rsid w:val="000C3B10"/>
    <w:rsid w:val="000C4245"/>
    <w:rsid w:val="000C5ACD"/>
    <w:rsid w:val="000C5E19"/>
    <w:rsid w:val="000C7C30"/>
    <w:rsid w:val="000D3A20"/>
    <w:rsid w:val="000D47E4"/>
    <w:rsid w:val="000D484A"/>
    <w:rsid w:val="000D6536"/>
    <w:rsid w:val="000D7485"/>
    <w:rsid w:val="000E11BC"/>
    <w:rsid w:val="000E1EAE"/>
    <w:rsid w:val="000E526D"/>
    <w:rsid w:val="000E7A59"/>
    <w:rsid w:val="000F409F"/>
    <w:rsid w:val="000F4BF1"/>
    <w:rsid w:val="0010046E"/>
    <w:rsid w:val="00101100"/>
    <w:rsid w:val="001014DC"/>
    <w:rsid w:val="00101BFF"/>
    <w:rsid w:val="00101FA7"/>
    <w:rsid w:val="00103871"/>
    <w:rsid w:val="00110064"/>
    <w:rsid w:val="00114B84"/>
    <w:rsid w:val="00115411"/>
    <w:rsid w:val="001173A2"/>
    <w:rsid w:val="00123A07"/>
    <w:rsid w:val="001278AC"/>
    <w:rsid w:val="001278F0"/>
    <w:rsid w:val="00136B1D"/>
    <w:rsid w:val="00137528"/>
    <w:rsid w:val="00140801"/>
    <w:rsid w:val="00141589"/>
    <w:rsid w:val="00144430"/>
    <w:rsid w:val="001469FF"/>
    <w:rsid w:val="00147F24"/>
    <w:rsid w:val="001506CE"/>
    <w:rsid w:val="00151EE3"/>
    <w:rsid w:val="001524BD"/>
    <w:rsid w:val="00152C2D"/>
    <w:rsid w:val="0015559F"/>
    <w:rsid w:val="0015629F"/>
    <w:rsid w:val="00157485"/>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7F90"/>
    <w:rsid w:val="00188890"/>
    <w:rsid w:val="001929DE"/>
    <w:rsid w:val="00194975"/>
    <w:rsid w:val="00196687"/>
    <w:rsid w:val="0019689B"/>
    <w:rsid w:val="001A2D6B"/>
    <w:rsid w:val="001A3C40"/>
    <w:rsid w:val="001A41FF"/>
    <w:rsid w:val="001A4F83"/>
    <w:rsid w:val="001B19AF"/>
    <w:rsid w:val="001B1CE5"/>
    <w:rsid w:val="001B2A91"/>
    <w:rsid w:val="001B4D22"/>
    <w:rsid w:val="001B4F9C"/>
    <w:rsid w:val="001B53EF"/>
    <w:rsid w:val="001B5420"/>
    <w:rsid w:val="001C0CB8"/>
    <w:rsid w:val="001C267E"/>
    <w:rsid w:val="001C2C35"/>
    <w:rsid w:val="001C36F0"/>
    <w:rsid w:val="001C5523"/>
    <w:rsid w:val="001C5AEC"/>
    <w:rsid w:val="001D111A"/>
    <w:rsid w:val="001D1334"/>
    <w:rsid w:val="001D49A7"/>
    <w:rsid w:val="001D745A"/>
    <w:rsid w:val="001D7A1F"/>
    <w:rsid w:val="001E101B"/>
    <w:rsid w:val="001E1F20"/>
    <w:rsid w:val="001E3E29"/>
    <w:rsid w:val="001E4986"/>
    <w:rsid w:val="001E52DE"/>
    <w:rsid w:val="001E5473"/>
    <w:rsid w:val="001E579C"/>
    <w:rsid w:val="001E5B3B"/>
    <w:rsid w:val="001F1554"/>
    <w:rsid w:val="001F36EE"/>
    <w:rsid w:val="001F438F"/>
    <w:rsid w:val="001F49E1"/>
    <w:rsid w:val="00200A68"/>
    <w:rsid w:val="00203477"/>
    <w:rsid w:val="00203D5D"/>
    <w:rsid w:val="00204357"/>
    <w:rsid w:val="00207A01"/>
    <w:rsid w:val="00210F88"/>
    <w:rsid w:val="00214156"/>
    <w:rsid w:val="00216F46"/>
    <w:rsid w:val="00217D55"/>
    <w:rsid w:val="00220C85"/>
    <w:rsid w:val="002222B3"/>
    <w:rsid w:val="00222460"/>
    <w:rsid w:val="002251E6"/>
    <w:rsid w:val="0022595A"/>
    <w:rsid w:val="00230F3E"/>
    <w:rsid w:val="002311E7"/>
    <w:rsid w:val="00231C4B"/>
    <w:rsid w:val="00237C96"/>
    <w:rsid w:val="00237E30"/>
    <w:rsid w:val="002466E8"/>
    <w:rsid w:val="0025077A"/>
    <w:rsid w:val="00253BAD"/>
    <w:rsid w:val="0025560C"/>
    <w:rsid w:val="00261B44"/>
    <w:rsid w:val="00261C7C"/>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E07A4"/>
    <w:rsid w:val="002E2E9D"/>
    <w:rsid w:val="002E626A"/>
    <w:rsid w:val="002F0CCD"/>
    <w:rsid w:val="002F1050"/>
    <w:rsid w:val="002F1666"/>
    <w:rsid w:val="002F1880"/>
    <w:rsid w:val="002F1E86"/>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C8A"/>
    <w:rsid w:val="003236AF"/>
    <w:rsid w:val="00325E8A"/>
    <w:rsid w:val="00326267"/>
    <w:rsid w:val="003307F1"/>
    <w:rsid w:val="0033380A"/>
    <w:rsid w:val="003338B7"/>
    <w:rsid w:val="00341E98"/>
    <w:rsid w:val="0034422D"/>
    <w:rsid w:val="00345881"/>
    <w:rsid w:val="00347E58"/>
    <w:rsid w:val="00350B56"/>
    <w:rsid w:val="003525FF"/>
    <w:rsid w:val="0035485A"/>
    <w:rsid w:val="00355273"/>
    <w:rsid w:val="00355FFC"/>
    <w:rsid w:val="00361388"/>
    <w:rsid w:val="00361C02"/>
    <w:rsid w:val="00365F31"/>
    <w:rsid w:val="003666DC"/>
    <w:rsid w:val="00366FC2"/>
    <w:rsid w:val="0036771E"/>
    <w:rsid w:val="00367ADD"/>
    <w:rsid w:val="0037049B"/>
    <w:rsid w:val="003707F0"/>
    <w:rsid w:val="003732DF"/>
    <w:rsid w:val="0037362B"/>
    <w:rsid w:val="00374894"/>
    <w:rsid w:val="0037736D"/>
    <w:rsid w:val="0037773C"/>
    <w:rsid w:val="00377AA5"/>
    <w:rsid w:val="00377F96"/>
    <w:rsid w:val="003803F2"/>
    <w:rsid w:val="003807FD"/>
    <w:rsid w:val="00382DB7"/>
    <w:rsid w:val="003851A6"/>
    <w:rsid w:val="00386BFD"/>
    <w:rsid w:val="003875E8"/>
    <w:rsid w:val="0039187F"/>
    <w:rsid w:val="00391D5B"/>
    <w:rsid w:val="00392D95"/>
    <w:rsid w:val="003A1879"/>
    <w:rsid w:val="003A3C1D"/>
    <w:rsid w:val="003A5F18"/>
    <w:rsid w:val="003B061F"/>
    <w:rsid w:val="003B4E52"/>
    <w:rsid w:val="003B5328"/>
    <w:rsid w:val="003B6CA4"/>
    <w:rsid w:val="003B73B9"/>
    <w:rsid w:val="003BAC91"/>
    <w:rsid w:val="003C2611"/>
    <w:rsid w:val="003C29BE"/>
    <w:rsid w:val="003C48A4"/>
    <w:rsid w:val="003C5F64"/>
    <w:rsid w:val="003D01AA"/>
    <w:rsid w:val="003D43E0"/>
    <w:rsid w:val="003D62BC"/>
    <w:rsid w:val="003D65B9"/>
    <w:rsid w:val="003D6A27"/>
    <w:rsid w:val="003E0117"/>
    <w:rsid w:val="003E14E8"/>
    <w:rsid w:val="003E2225"/>
    <w:rsid w:val="003E3456"/>
    <w:rsid w:val="003E4F39"/>
    <w:rsid w:val="003E52AF"/>
    <w:rsid w:val="003F016F"/>
    <w:rsid w:val="003F33A5"/>
    <w:rsid w:val="003F33DD"/>
    <w:rsid w:val="003F3471"/>
    <w:rsid w:val="003F347D"/>
    <w:rsid w:val="003F482F"/>
    <w:rsid w:val="003F5DAA"/>
    <w:rsid w:val="003F76B8"/>
    <w:rsid w:val="00401D16"/>
    <w:rsid w:val="00407EBD"/>
    <w:rsid w:val="0041079A"/>
    <w:rsid w:val="00411E88"/>
    <w:rsid w:val="0041246C"/>
    <w:rsid w:val="00412724"/>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29C4"/>
    <w:rsid w:val="004D41C3"/>
    <w:rsid w:val="004D43C9"/>
    <w:rsid w:val="004D4541"/>
    <w:rsid w:val="004D56BD"/>
    <w:rsid w:val="004D650B"/>
    <w:rsid w:val="004D7D65"/>
    <w:rsid w:val="004E0690"/>
    <w:rsid w:val="004E077E"/>
    <w:rsid w:val="004E242C"/>
    <w:rsid w:val="004E27C7"/>
    <w:rsid w:val="004E3621"/>
    <w:rsid w:val="004E3DC6"/>
    <w:rsid w:val="004E3FAD"/>
    <w:rsid w:val="004E43C1"/>
    <w:rsid w:val="004E48CB"/>
    <w:rsid w:val="004E6DE3"/>
    <w:rsid w:val="004E7C94"/>
    <w:rsid w:val="004F0518"/>
    <w:rsid w:val="004F0825"/>
    <w:rsid w:val="004F0EA1"/>
    <w:rsid w:val="004F2149"/>
    <w:rsid w:val="004F749F"/>
    <w:rsid w:val="004F7B00"/>
    <w:rsid w:val="0050168F"/>
    <w:rsid w:val="00503EFA"/>
    <w:rsid w:val="005045D7"/>
    <w:rsid w:val="0050488A"/>
    <w:rsid w:val="005048E6"/>
    <w:rsid w:val="00506F6F"/>
    <w:rsid w:val="00510D47"/>
    <w:rsid w:val="00513609"/>
    <w:rsid w:val="005159C5"/>
    <w:rsid w:val="0051600D"/>
    <w:rsid w:val="005168D7"/>
    <w:rsid w:val="00520396"/>
    <w:rsid w:val="00521346"/>
    <w:rsid w:val="005230E5"/>
    <w:rsid w:val="00525EB5"/>
    <w:rsid w:val="00530613"/>
    <w:rsid w:val="00531CE4"/>
    <w:rsid w:val="00531D2F"/>
    <w:rsid w:val="00533691"/>
    <w:rsid w:val="00537927"/>
    <w:rsid w:val="00541274"/>
    <w:rsid w:val="00550862"/>
    <w:rsid w:val="0055099F"/>
    <w:rsid w:val="00551052"/>
    <w:rsid w:val="00551FCA"/>
    <w:rsid w:val="00552E3E"/>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B22"/>
    <w:rsid w:val="005916E7"/>
    <w:rsid w:val="005936A0"/>
    <w:rsid w:val="005944DE"/>
    <w:rsid w:val="00595EDE"/>
    <w:rsid w:val="005A35CB"/>
    <w:rsid w:val="005A6558"/>
    <w:rsid w:val="005B1F1D"/>
    <w:rsid w:val="005B28E6"/>
    <w:rsid w:val="005B73BE"/>
    <w:rsid w:val="005C34EE"/>
    <w:rsid w:val="005C6293"/>
    <w:rsid w:val="005C6F8A"/>
    <w:rsid w:val="005C7C23"/>
    <w:rsid w:val="005D0C2C"/>
    <w:rsid w:val="005D4D2E"/>
    <w:rsid w:val="005D60AA"/>
    <w:rsid w:val="005D6187"/>
    <w:rsid w:val="005D6B2F"/>
    <w:rsid w:val="005D6E99"/>
    <w:rsid w:val="005E3226"/>
    <w:rsid w:val="005E4DCB"/>
    <w:rsid w:val="005E5C4D"/>
    <w:rsid w:val="005E7298"/>
    <w:rsid w:val="005E7BC7"/>
    <w:rsid w:val="005E7CAE"/>
    <w:rsid w:val="005E7DE5"/>
    <w:rsid w:val="005F4C55"/>
    <w:rsid w:val="005F4ED6"/>
    <w:rsid w:val="005F5B2D"/>
    <w:rsid w:val="005F768E"/>
    <w:rsid w:val="005F7F01"/>
    <w:rsid w:val="00603C74"/>
    <w:rsid w:val="00603E22"/>
    <w:rsid w:val="00604B32"/>
    <w:rsid w:val="0060507B"/>
    <w:rsid w:val="00605C9B"/>
    <w:rsid w:val="00607F02"/>
    <w:rsid w:val="0061346F"/>
    <w:rsid w:val="00617009"/>
    <w:rsid w:val="00617FDC"/>
    <w:rsid w:val="00630657"/>
    <w:rsid w:val="0063190D"/>
    <w:rsid w:val="006331B9"/>
    <w:rsid w:val="006344D4"/>
    <w:rsid w:val="00634C64"/>
    <w:rsid w:val="00636114"/>
    <w:rsid w:val="00637A31"/>
    <w:rsid w:val="00652CA6"/>
    <w:rsid w:val="00661D8E"/>
    <w:rsid w:val="0066417E"/>
    <w:rsid w:val="00667DAF"/>
    <w:rsid w:val="00671B1C"/>
    <w:rsid w:val="00676483"/>
    <w:rsid w:val="00681FA7"/>
    <w:rsid w:val="00682BBF"/>
    <w:rsid w:val="00683BFB"/>
    <w:rsid w:val="006859F3"/>
    <w:rsid w:val="006862EA"/>
    <w:rsid w:val="00687840"/>
    <w:rsid w:val="00692165"/>
    <w:rsid w:val="00694C1D"/>
    <w:rsid w:val="00695CC3"/>
    <w:rsid w:val="006976DA"/>
    <w:rsid w:val="006A050C"/>
    <w:rsid w:val="006A6ED5"/>
    <w:rsid w:val="006A7D1E"/>
    <w:rsid w:val="006B024B"/>
    <w:rsid w:val="006B0B2B"/>
    <w:rsid w:val="006B2049"/>
    <w:rsid w:val="006B3222"/>
    <w:rsid w:val="006C4AF0"/>
    <w:rsid w:val="006C77FF"/>
    <w:rsid w:val="006C7DD4"/>
    <w:rsid w:val="006D58FE"/>
    <w:rsid w:val="006D5F7C"/>
    <w:rsid w:val="006D6B73"/>
    <w:rsid w:val="006D7916"/>
    <w:rsid w:val="006E276A"/>
    <w:rsid w:val="006E3385"/>
    <w:rsid w:val="006E70CE"/>
    <w:rsid w:val="006F1A29"/>
    <w:rsid w:val="006F2488"/>
    <w:rsid w:val="006F3294"/>
    <w:rsid w:val="006F66EA"/>
    <w:rsid w:val="006F74FF"/>
    <w:rsid w:val="00700268"/>
    <w:rsid w:val="00702B03"/>
    <w:rsid w:val="00703872"/>
    <w:rsid w:val="00703FBE"/>
    <w:rsid w:val="007102AA"/>
    <w:rsid w:val="00710D76"/>
    <w:rsid w:val="00710F6E"/>
    <w:rsid w:val="00713412"/>
    <w:rsid w:val="00713AD0"/>
    <w:rsid w:val="00717124"/>
    <w:rsid w:val="0072001B"/>
    <w:rsid w:val="007203A5"/>
    <w:rsid w:val="007219F3"/>
    <w:rsid w:val="00725976"/>
    <w:rsid w:val="00727E3F"/>
    <w:rsid w:val="00731E88"/>
    <w:rsid w:val="00732DB5"/>
    <w:rsid w:val="00733058"/>
    <w:rsid w:val="00733560"/>
    <w:rsid w:val="00733DA5"/>
    <w:rsid w:val="00734837"/>
    <w:rsid w:val="00740187"/>
    <w:rsid w:val="00741A47"/>
    <w:rsid w:val="007424CA"/>
    <w:rsid w:val="00743062"/>
    <w:rsid w:val="00743FE1"/>
    <w:rsid w:val="00751783"/>
    <w:rsid w:val="0075361B"/>
    <w:rsid w:val="00763A46"/>
    <w:rsid w:val="00764305"/>
    <w:rsid w:val="00764D1A"/>
    <w:rsid w:val="00765A18"/>
    <w:rsid w:val="007664FD"/>
    <w:rsid w:val="00766906"/>
    <w:rsid w:val="00767096"/>
    <w:rsid w:val="00771DE2"/>
    <w:rsid w:val="007739E7"/>
    <w:rsid w:val="007760CF"/>
    <w:rsid w:val="007764DB"/>
    <w:rsid w:val="0077664D"/>
    <w:rsid w:val="00780033"/>
    <w:rsid w:val="00783E21"/>
    <w:rsid w:val="0078585C"/>
    <w:rsid w:val="0079030D"/>
    <w:rsid w:val="007927ED"/>
    <w:rsid w:val="00792B80"/>
    <w:rsid w:val="00792F3E"/>
    <w:rsid w:val="00793217"/>
    <w:rsid w:val="007938E5"/>
    <w:rsid w:val="00794131"/>
    <w:rsid w:val="00794BEB"/>
    <w:rsid w:val="00794CE3"/>
    <w:rsid w:val="00794E9E"/>
    <w:rsid w:val="007977A4"/>
    <w:rsid w:val="007A3143"/>
    <w:rsid w:val="007A6615"/>
    <w:rsid w:val="007B0FBF"/>
    <w:rsid w:val="007B168D"/>
    <w:rsid w:val="007B190D"/>
    <w:rsid w:val="007B474C"/>
    <w:rsid w:val="007B4C31"/>
    <w:rsid w:val="007B5037"/>
    <w:rsid w:val="007B5189"/>
    <w:rsid w:val="007B5241"/>
    <w:rsid w:val="007B7668"/>
    <w:rsid w:val="007B77B8"/>
    <w:rsid w:val="007C0B0D"/>
    <w:rsid w:val="007C15AE"/>
    <w:rsid w:val="007C1A8D"/>
    <w:rsid w:val="007C3468"/>
    <w:rsid w:val="007C42D9"/>
    <w:rsid w:val="007C4BB1"/>
    <w:rsid w:val="007C5D7A"/>
    <w:rsid w:val="007C5FFA"/>
    <w:rsid w:val="007C69B5"/>
    <w:rsid w:val="007C6D1D"/>
    <w:rsid w:val="007D1493"/>
    <w:rsid w:val="007D34C3"/>
    <w:rsid w:val="007D44FE"/>
    <w:rsid w:val="007D6D6F"/>
    <w:rsid w:val="007E0800"/>
    <w:rsid w:val="007E24FA"/>
    <w:rsid w:val="007E333D"/>
    <w:rsid w:val="007E6204"/>
    <w:rsid w:val="007F0818"/>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69DD"/>
    <w:rsid w:val="00850526"/>
    <w:rsid w:val="008510E4"/>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6727"/>
    <w:rsid w:val="008A602D"/>
    <w:rsid w:val="008A618D"/>
    <w:rsid w:val="008A73C4"/>
    <w:rsid w:val="008B1562"/>
    <w:rsid w:val="008B28A7"/>
    <w:rsid w:val="008B3438"/>
    <w:rsid w:val="008B4FE9"/>
    <w:rsid w:val="008B7BEA"/>
    <w:rsid w:val="008C4464"/>
    <w:rsid w:val="008C5A25"/>
    <w:rsid w:val="008C6C73"/>
    <w:rsid w:val="008D0794"/>
    <w:rsid w:val="008D17DE"/>
    <w:rsid w:val="008D17FF"/>
    <w:rsid w:val="008D1F4D"/>
    <w:rsid w:val="008D2445"/>
    <w:rsid w:val="008D4B71"/>
    <w:rsid w:val="008E34B8"/>
    <w:rsid w:val="008E5111"/>
    <w:rsid w:val="008E5F70"/>
    <w:rsid w:val="008E673A"/>
    <w:rsid w:val="008F1372"/>
    <w:rsid w:val="008F2F87"/>
    <w:rsid w:val="008F4046"/>
    <w:rsid w:val="0090034B"/>
    <w:rsid w:val="009019E4"/>
    <w:rsid w:val="00904CCA"/>
    <w:rsid w:val="00913316"/>
    <w:rsid w:val="0091476A"/>
    <w:rsid w:val="00915F50"/>
    <w:rsid w:val="00917C67"/>
    <w:rsid w:val="00923382"/>
    <w:rsid w:val="00923C77"/>
    <w:rsid w:val="00924F91"/>
    <w:rsid w:val="00925187"/>
    <w:rsid w:val="0092533C"/>
    <w:rsid w:val="0093022E"/>
    <w:rsid w:val="009307E9"/>
    <w:rsid w:val="00930EB2"/>
    <w:rsid w:val="00931009"/>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833"/>
    <w:rsid w:val="00961909"/>
    <w:rsid w:val="009621B5"/>
    <w:rsid w:val="009630DB"/>
    <w:rsid w:val="00963C94"/>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6978"/>
    <w:rsid w:val="009D216E"/>
    <w:rsid w:val="009D232F"/>
    <w:rsid w:val="009D2633"/>
    <w:rsid w:val="009D6700"/>
    <w:rsid w:val="009D6F8E"/>
    <w:rsid w:val="009E4AD3"/>
    <w:rsid w:val="009E7287"/>
    <w:rsid w:val="009F014C"/>
    <w:rsid w:val="009F046E"/>
    <w:rsid w:val="009F091F"/>
    <w:rsid w:val="009F3EF6"/>
    <w:rsid w:val="009F635A"/>
    <w:rsid w:val="009F6599"/>
    <w:rsid w:val="009F7649"/>
    <w:rsid w:val="00A0101E"/>
    <w:rsid w:val="00A015B1"/>
    <w:rsid w:val="00A05842"/>
    <w:rsid w:val="00A058CD"/>
    <w:rsid w:val="00A07B38"/>
    <w:rsid w:val="00A12D23"/>
    <w:rsid w:val="00A137A4"/>
    <w:rsid w:val="00A13ED4"/>
    <w:rsid w:val="00A1426A"/>
    <w:rsid w:val="00A209BF"/>
    <w:rsid w:val="00A21BFF"/>
    <w:rsid w:val="00A22939"/>
    <w:rsid w:val="00A230D8"/>
    <w:rsid w:val="00A2707E"/>
    <w:rsid w:val="00A31981"/>
    <w:rsid w:val="00A34EE3"/>
    <w:rsid w:val="00A405EB"/>
    <w:rsid w:val="00A430D9"/>
    <w:rsid w:val="00A436FE"/>
    <w:rsid w:val="00A450F3"/>
    <w:rsid w:val="00A4547C"/>
    <w:rsid w:val="00A4728C"/>
    <w:rsid w:val="00A47541"/>
    <w:rsid w:val="00A5231F"/>
    <w:rsid w:val="00A52973"/>
    <w:rsid w:val="00A53A1E"/>
    <w:rsid w:val="00A544BF"/>
    <w:rsid w:val="00A54E5A"/>
    <w:rsid w:val="00A556E7"/>
    <w:rsid w:val="00A55929"/>
    <w:rsid w:val="00A643C8"/>
    <w:rsid w:val="00A64DEA"/>
    <w:rsid w:val="00A66A33"/>
    <w:rsid w:val="00A701CC"/>
    <w:rsid w:val="00A70869"/>
    <w:rsid w:val="00A7138B"/>
    <w:rsid w:val="00A71A83"/>
    <w:rsid w:val="00A7246A"/>
    <w:rsid w:val="00A7586B"/>
    <w:rsid w:val="00A76BE0"/>
    <w:rsid w:val="00A950F7"/>
    <w:rsid w:val="00A97574"/>
    <w:rsid w:val="00A97F9D"/>
    <w:rsid w:val="00AA0E71"/>
    <w:rsid w:val="00AA2468"/>
    <w:rsid w:val="00AA2490"/>
    <w:rsid w:val="00AA2937"/>
    <w:rsid w:val="00AA4CC1"/>
    <w:rsid w:val="00AA6298"/>
    <w:rsid w:val="00AB0211"/>
    <w:rsid w:val="00AB1BAF"/>
    <w:rsid w:val="00AB1E8A"/>
    <w:rsid w:val="00AB48E0"/>
    <w:rsid w:val="00AB7109"/>
    <w:rsid w:val="00AB7F40"/>
    <w:rsid w:val="00AC49AA"/>
    <w:rsid w:val="00AC49BF"/>
    <w:rsid w:val="00AC5854"/>
    <w:rsid w:val="00AC5A01"/>
    <w:rsid w:val="00AD154D"/>
    <w:rsid w:val="00AD1909"/>
    <w:rsid w:val="00AD527B"/>
    <w:rsid w:val="00AD52C0"/>
    <w:rsid w:val="00AD6AF0"/>
    <w:rsid w:val="00AE2570"/>
    <w:rsid w:val="00AE2777"/>
    <w:rsid w:val="00AE3199"/>
    <w:rsid w:val="00AE70F4"/>
    <w:rsid w:val="00AF4D4D"/>
    <w:rsid w:val="00AF4F2D"/>
    <w:rsid w:val="00AF6423"/>
    <w:rsid w:val="00AF675A"/>
    <w:rsid w:val="00B009F0"/>
    <w:rsid w:val="00B00DDF"/>
    <w:rsid w:val="00B04E72"/>
    <w:rsid w:val="00B05FA0"/>
    <w:rsid w:val="00B0697D"/>
    <w:rsid w:val="00B0796C"/>
    <w:rsid w:val="00B07D5F"/>
    <w:rsid w:val="00B07E6D"/>
    <w:rsid w:val="00B10955"/>
    <w:rsid w:val="00B1171A"/>
    <w:rsid w:val="00B1336E"/>
    <w:rsid w:val="00B158F5"/>
    <w:rsid w:val="00B2018B"/>
    <w:rsid w:val="00B20B65"/>
    <w:rsid w:val="00B211DD"/>
    <w:rsid w:val="00B218F3"/>
    <w:rsid w:val="00B21B53"/>
    <w:rsid w:val="00B220D6"/>
    <w:rsid w:val="00B23AAC"/>
    <w:rsid w:val="00B243BF"/>
    <w:rsid w:val="00B26E52"/>
    <w:rsid w:val="00B35B5C"/>
    <w:rsid w:val="00B40764"/>
    <w:rsid w:val="00B40A3B"/>
    <w:rsid w:val="00B40D0F"/>
    <w:rsid w:val="00B40E7B"/>
    <w:rsid w:val="00B4105E"/>
    <w:rsid w:val="00B45396"/>
    <w:rsid w:val="00B50E74"/>
    <w:rsid w:val="00B51CE6"/>
    <w:rsid w:val="00B530AC"/>
    <w:rsid w:val="00B53A0E"/>
    <w:rsid w:val="00B53B74"/>
    <w:rsid w:val="00B54802"/>
    <w:rsid w:val="00B54EB8"/>
    <w:rsid w:val="00B6276C"/>
    <w:rsid w:val="00B651F7"/>
    <w:rsid w:val="00B65281"/>
    <w:rsid w:val="00B66002"/>
    <w:rsid w:val="00B6768D"/>
    <w:rsid w:val="00B73850"/>
    <w:rsid w:val="00B77496"/>
    <w:rsid w:val="00B77ACA"/>
    <w:rsid w:val="00B82E88"/>
    <w:rsid w:val="00B83D55"/>
    <w:rsid w:val="00B842DC"/>
    <w:rsid w:val="00B864AC"/>
    <w:rsid w:val="00B877D6"/>
    <w:rsid w:val="00B87FAC"/>
    <w:rsid w:val="00B920D7"/>
    <w:rsid w:val="00B92730"/>
    <w:rsid w:val="00B94798"/>
    <w:rsid w:val="00B97706"/>
    <w:rsid w:val="00B97D6E"/>
    <w:rsid w:val="00B97F11"/>
    <w:rsid w:val="00BA28FC"/>
    <w:rsid w:val="00BA6A52"/>
    <w:rsid w:val="00BB2B05"/>
    <w:rsid w:val="00BB2E6F"/>
    <w:rsid w:val="00BB67B6"/>
    <w:rsid w:val="00BB7703"/>
    <w:rsid w:val="00BB7FFA"/>
    <w:rsid w:val="00BC01CE"/>
    <w:rsid w:val="00BC2489"/>
    <w:rsid w:val="00BC5218"/>
    <w:rsid w:val="00BD0ADF"/>
    <w:rsid w:val="00BD2C66"/>
    <w:rsid w:val="00BD53A3"/>
    <w:rsid w:val="00BD6991"/>
    <w:rsid w:val="00BD79FB"/>
    <w:rsid w:val="00BE27DB"/>
    <w:rsid w:val="00BE2BC7"/>
    <w:rsid w:val="00BE5823"/>
    <w:rsid w:val="00BE6B95"/>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C3F"/>
    <w:rsid w:val="00C442C2"/>
    <w:rsid w:val="00C50EEE"/>
    <w:rsid w:val="00C52AF9"/>
    <w:rsid w:val="00C619B1"/>
    <w:rsid w:val="00C61B5E"/>
    <w:rsid w:val="00C6506B"/>
    <w:rsid w:val="00C65500"/>
    <w:rsid w:val="00C66EC9"/>
    <w:rsid w:val="00C671CA"/>
    <w:rsid w:val="00C679EE"/>
    <w:rsid w:val="00C67F07"/>
    <w:rsid w:val="00C72ED9"/>
    <w:rsid w:val="00C72F6F"/>
    <w:rsid w:val="00C7376F"/>
    <w:rsid w:val="00C74AD4"/>
    <w:rsid w:val="00C74BC5"/>
    <w:rsid w:val="00C75822"/>
    <w:rsid w:val="00C75B7B"/>
    <w:rsid w:val="00C80446"/>
    <w:rsid w:val="00C85116"/>
    <w:rsid w:val="00C90A1A"/>
    <w:rsid w:val="00C92F7F"/>
    <w:rsid w:val="00C9429E"/>
    <w:rsid w:val="00C947D4"/>
    <w:rsid w:val="00C96489"/>
    <w:rsid w:val="00C9673B"/>
    <w:rsid w:val="00C9674D"/>
    <w:rsid w:val="00CA0871"/>
    <w:rsid w:val="00CA19F7"/>
    <w:rsid w:val="00CA20D0"/>
    <w:rsid w:val="00CA2F02"/>
    <w:rsid w:val="00CA31B4"/>
    <w:rsid w:val="00CA6E6E"/>
    <w:rsid w:val="00CB043F"/>
    <w:rsid w:val="00CB1A16"/>
    <w:rsid w:val="00CB1EFC"/>
    <w:rsid w:val="00CB26D9"/>
    <w:rsid w:val="00CB2811"/>
    <w:rsid w:val="00CB464B"/>
    <w:rsid w:val="00CB4A3E"/>
    <w:rsid w:val="00CB721A"/>
    <w:rsid w:val="00CC0017"/>
    <w:rsid w:val="00CC3355"/>
    <w:rsid w:val="00CD51F1"/>
    <w:rsid w:val="00CE01FE"/>
    <w:rsid w:val="00CE0D68"/>
    <w:rsid w:val="00CE22EC"/>
    <w:rsid w:val="00CE308D"/>
    <w:rsid w:val="00CE4643"/>
    <w:rsid w:val="00CE6F03"/>
    <w:rsid w:val="00CF33B6"/>
    <w:rsid w:val="00CF34CA"/>
    <w:rsid w:val="00CF554D"/>
    <w:rsid w:val="00CF627E"/>
    <w:rsid w:val="00CF758C"/>
    <w:rsid w:val="00CF7E77"/>
    <w:rsid w:val="00D000D5"/>
    <w:rsid w:val="00D001B1"/>
    <w:rsid w:val="00D0136E"/>
    <w:rsid w:val="00D01BA0"/>
    <w:rsid w:val="00D057F6"/>
    <w:rsid w:val="00D05889"/>
    <w:rsid w:val="00D06C96"/>
    <w:rsid w:val="00D129DC"/>
    <w:rsid w:val="00D16708"/>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70E1"/>
    <w:rsid w:val="00DA79A8"/>
    <w:rsid w:val="00DB56A1"/>
    <w:rsid w:val="00DB6CB0"/>
    <w:rsid w:val="00DB71A0"/>
    <w:rsid w:val="00DC2B73"/>
    <w:rsid w:val="00DC31F8"/>
    <w:rsid w:val="00DC5D78"/>
    <w:rsid w:val="00DD1A4B"/>
    <w:rsid w:val="00DD1B27"/>
    <w:rsid w:val="00DD201C"/>
    <w:rsid w:val="00DD5305"/>
    <w:rsid w:val="00DD5CF8"/>
    <w:rsid w:val="00DD6FA3"/>
    <w:rsid w:val="00DE1151"/>
    <w:rsid w:val="00DE1380"/>
    <w:rsid w:val="00DE1BFC"/>
    <w:rsid w:val="00DE21EF"/>
    <w:rsid w:val="00DE30BC"/>
    <w:rsid w:val="00DE49AF"/>
    <w:rsid w:val="00DE5110"/>
    <w:rsid w:val="00DE5279"/>
    <w:rsid w:val="00DE5B5B"/>
    <w:rsid w:val="00DF5ABC"/>
    <w:rsid w:val="00DF6AC8"/>
    <w:rsid w:val="00E006A7"/>
    <w:rsid w:val="00E01C02"/>
    <w:rsid w:val="00E03E49"/>
    <w:rsid w:val="00E07D7B"/>
    <w:rsid w:val="00E10963"/>
    <w:rsid w:val="00E120FA"/>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1293"/>
    <w:rsid w:val="00E75884"/>
    <w:rsid w:val="00E76757"/>
    <w:rsid w:val="00E76E5F"/>
    <w:rsid w:val="00E823DC"/>
    <w:rsid w:val="00E8245F"/>
    <w:rsid w:val="00E830FB"/>
    <w:rsid w:val="00E85FAF"/>
    <w:rsid w:val="00E87664"/>
    <w:rsid w:val="00E94442"/>
    <w:rsid w:val="00E945AA"/>
    <w:rsid w:val="00E94909"/>
    <w:rsid w:val="00E94E60"/>
    <w:rsid w:val="00E958DE"/>
    <w:rsid w:val="00E9598C"/>
    <w:rsid w:val="00E975D9"/>
    <w:rsid w:val="00EA3D44"/>
    <w:rsid w:val="00EA5E7E"/>
    <w:rsid w:val="00EA7969"/>
    <w:rsid w:val="00EB15E1"/>
    <w:rsid w:val="00EB3128"/>
    <w:rsid w:val="00EB3AEA"/>
    <w:rsid w:val="00EB517B"/>
    <w:rsid w:val="00EB5B89"/>
    <w:rsid w:val="00EB6CCD"/>
    <w:rsid w:val="00EC0317"/>
    <w:rsid w:val="00EC1C9D"/>
    <w:rsid w:val="00EC3ADF"/>
    <w:rsid w:val="00EC5091"/>
    <w:rsid w:val="00EC5476"/>
    <w:rsid w:val="00EC5CF7"/>
    <w:rsid w:val="00EC6890"/>
    <w:rsid w:val="00ED197C"/>
    <w:rsid w:val="00ED1C35"/>
    <w:rsid w:val="00ED284A"/>
    <w:rsid w:val="00ED400F"/>
    <w:rsid w:val="00ED4F76"/>
    <w:rsid w:val="00ED7384"/>
    <w:rsid w:val="00ED7F35"/>
    <w:rsid w:val="00EE18FC"/>
    <w:rsid w:val="00EE34D7"/>
    <w:rsid w:val="00EE4360"/>
    <w:rsid w:val="00EE47CE"/>
    <w:rsid w:val="00EE4D9D"/>
    <w:rsid w:val="00EE4FBA"/>
    <w:rsid w:val="00EF2393"/>
    <w:rsid w:val="00EF54DB"/>
    <w:rsid w:val="00EF6C9B"/>
    <w:rsid w:val="00EF75A2"/>
    <w:rsid w:val="00F00A95"/>
    <w:rsid w:val="00F00BC1"/>
    <w:rsid w:val="00F02927"/>
    <w:rsid w:val="00F0463C"/>
    <w:rsid w:val="00F05089"/>
    <w:rsid w:val="00F10A2C"/>
    <w:rsid w:val="00F13456"/>
    <w:rsid w:val="00F134E4"/>
    <w:rsid w:val="00F14E2F"/>
    <w:rsid w:val="00F150E6"/>
    <w:rsid w:val="00F1536F"/>
    <w:rsid w:val="00F168F9"/>
    <w:rsid w:val="00F25A6A"/>
    <w:rsid w:val="00F26373"/>
    <w:rsid w:val="00F27E4A"/>
    <w:rsid w:val="00F31E09"/>
    <w:rsid w:val="00F33250"/>
    <w:rsid w:val="00F34384"/>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2264"/>
    <w:rsid w:val="00F73B95"/>
    <w:rsid w:val="00F73E95"/>
    <w:rsid w:val="00F767DD"/>
    <w:rsid w:val="00F81F3D"/>
    <w:rsid w:val="00F822B1"/>
    <w:rsid w:val="00F84F3C"/>
    <w:rsid w:val="00F87DDC"/>
    <w:rsid w:val="00F95142"/>
    <w:rsid w:val="00F9583F"/>
    <w:rsid w:val="00F968AA"/>
    <w:rsid w:val="00F97501"/>
    <w:rsid w:val="00FA2543"/>
    <w:rsid w:val="00FA30A8"/>
    <w:rsid w:val="00FA4213"/>
    <w:rsid w:val="00FA5991"/>
    <w:rsid w:val="00FA6FB0"/>
    <w:rsid w:val="00FB3119"/>
    <w:rsid w:val="00FB33DF"/>
    <w:rsid w:val="00FB3B8C"/>
    <w:rsid w:val="00FB5E9C"/>
    <w:rsid w:val="00FC2AAE"/>
    <w:rsid w:val="00FC40D7"/>
    <w:rsid w:val="00FC6AE0"/>
    <w:rsid w:val="00FD367E"/>
    <w:rsid w:val="00FD3EC3"/>
    <w:rsid w:val="00FD59ED"/>
    <w:rsid w:val="00FD72FE"/>
    <w:rsid w:val="00FE1E63"/>
    <w:rsid w:val="00FE2185"/>
    <w:rsid w:val="00FE5889"/>
    <w:rsid w:val="00FE5B13"/>
    <w:rsid w:val="00FE6B09"/>
    <w:rsid w:val="00FE7F81"/>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53D0A0"/>
    <w:rsid w:val="03AEC325"/>
    <w:rsid w:val="04162D21"/>
    <w:rsid w:val="041DF18F"/>
    <w:rsid w:val="043C1102"/>
    <w:rsid w:val="044F8CE6"/>
    <w:rsid w:val="04E013B2"/>
    <w:rsid w:val="04E90524"/>
    <w:rsid w:val="054F092E"/>
    <w:rsid w:val="057B7705"/>
    <w:rsid w:val="05B1C2D3"/>
    <w:rsid w:val="05D1FB0D"/>
    <w:rsid w:val="063A9F0D"/>
    <w:rsid w:val="063B4D6D"/>
    <w:rsid w:val="06D40A79"/>
    <w:rsid w:val="06E49193"/>
    <w:rsid w:val="06E4CDAE"/>
    <w:rsid w:val="072F1AD6"/>
    <w:rsid w:val="075184B9"/>
    <w:rsid w:val="07818A67"/>
    <w:rsid w:val="07968795"/>
    <w:rsid w:val="07A999A1"/>
    <w:rsid w:val="07B832D8"/>
    <w:rsid w:val="07DA7E4A"/>
    <w:rsid w:val="07EA2697"/>
    <w:rsid w:val="081B0E73"/>
    <w:rsid w:val="08A49A5F"/>
    <w:rsid w:val="08C33AF9"/>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F0BC13"/>
    <w:rsid w:val="0B41A634"/>
    <w:rsid w:val="0B7A1279"/>
    <w:rsid w:val="0BA60D64"/>
    <w:rsid w:val="0BB77743"/>
    <w:rsid w:val="0C2FAA60"/>
    <w:rsid w:val="0C402264"/>
    <w:rsid w:val="0C6209CF"/>
    <w:rsid w:val="0C7B8F06"/>
    <w:rsid w:val="0C8A6DBB"/>
    <w:rsid w:val="0C981C0E"/>
    <w:rsid w:val="0CA2BF79"/>
    <w:rsid w:val="0D0A0496"/>
    <w:rsid w:val="0D24F66F"/>
    <w:rsid w:val="0D33E8FB"/>
    <w:rsid w:val="0D488EA6"/>
    <w:rsid w:val="0D704E18"/>
    <w:rsid w:val="0D9CBBEF"/>
    <w:rsid w:val="0DBACCCA"/>
    <w:rsid w:val="0E2E31B1"/>
    <w:rsid w:val="0E5936F5"/>
    <w:rsid w:val="0E7D2DD5"/>
    <w:rsid w:val="0EC3BF64"/>
    <w:rsid w:val="0F2C7B7D"/>
    <w:rsid w:val="0F4FE678"/>
    <w:rsid w:val="10183089"/>
    <w:rsid w:val="1033DB4C"/>
    <w:rsid w:val="1036F94A"/>
    <w:rsid w:val="1065F6CB"/>
    <w:rsid w:val="10865E81"/>
    <w:rsid w:val="10E9F83E"/>
    <w:rsid w:val="10FEBAF7"/>
    <w:rsid w:val="11A5FD98"/>
    <w:rsid w:val="121A0842"/>
    <w:rsid w:val="122D2694"/>
    <w:rsid w:val="12484679"/>
    <w:rsid w:val="1293472E"/>
    <w:rsid w:val="1296144D"/>
    <w:rsid w:val="12A72FC9"/>
    <w:rsid w:val="12E3E01E"/>
    <w:rsid w:val="1376E1BF"/>
    <w:rsid w:val="1384F656"/>
    <w:rsid w:val="1388C65E"/>
    <w:rsid w:val="13CDE665"/>
    <w:rsid w:val="144D02EB"/>
    <w:rsid w:val="1450551D"/>
    <w:rsid w:val="1501736E"/>
    <w:rsid w:val="1570984B"/>
    <w:rsid w:val="1574751E"/>
    <w:rsid w:val="157E0D92"/>
    <w:rsid w:val="15C7F3F7"/>
    <w:rsid w:val="15E7CEF3"/>
    <w:rsid w:val="15F1FC91"/>
    <w:rsid w:val="1634C4A8"/>
    <w:rsid w:val="1651DEE8"/>
    <w:rsid w:val="16669C2D"/>
    <w:rsid w:val="16C0D5F2"/>
    <w:rsid w:val="16ED7965"/>
    <w:rsid w:val="17351285"/>
    <w:rsid w:val="174B1E4C"/>
    <w:rsid w:val="175A67FF"/>
    <w:rsid w:val="17840C35"/>
    <w:rsid w:val="17F80559"/>
    <w:rsid w:val="17FBBD07"/>
    <w:rsid w:val="1805E631"/>
    <w:rsid w:val="1847CD99"/>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A07A0A"/>
    <w:rsid w:val="1AA8D64F"/>
    <w:rsid w:val="1ADF5A6E"/>
    <w:rsid w:val="1AFB31DA"/>
    <w:rsid w:val="1B4F070C"/>
    <w:rsid w:val="1B5D39C9"/>
    <w:rsid w:val="1B63FC3A"/>
    <w:rsid w:val="1BAED872"/>
    <w:rsid w:val="1BB491B4"/>
    <w:rsid w:val="1BE12239"/>
    <w:rsid w:val="1BE99FAE"/>
    <w:rsid w:val="1C006FDF"/>
    <w:rsid w:val="1C3D4A27"/>
    <w:rsid w:val="1C9F2F01"/>
    <w:rsid w:val="1CADFC28"/>
    <w:rsid w:val="1CAF94F7"/>
    <w:rsid w:val="1CC5D38F"/>
    <w:rsid w:val="1D18DD19"/>
    <w:rsid w:val="1D37CFCD"/>
    <w:rsid w:val="1D62ADBA"/>
    <w:rsid w:val="1D9FDE7A"/>
    <w:rsid w:val="1DCDA645"/>
    <w:rsid w:val="1DDB1A3C"/>
    <w:rsid w:val="1DF50AA5"/>
    <w:rsid w:val="1E02EFCE"/>
    <w:rsid w:val="1E129D34"/>
    <w:rsid w:val="1E43E907"/>
    <w:rsid w:val="1EE1F56E"/>
    <w:rsid w:val="1EE2461F"/>
    <w:rsid w:val="1EED8DBC"/>
    <w:rsid w:val="1F185C7F"/>
    <w:rsid w:val="1F615A3F"/>
    <w:rsid w:val="1F7E6490"/>
    <w:rsid w:val="1FA9D241"/>
    <w:rsid w:val="1FE8977A"/>
    <w:rsid w:val="20490A4C"/>
    <w:rsid w:val="20C49E69"/>
    <w:rsid w:val="20D88B6B"/>
    <w:rsid w:val="214A9AD0"/>
    <w:rsid w:val="215B7B2B"/>
    <w:rsid w:val="2164BF4C"/>
    <w:rsid w:val="21696961"/>
    <w:rsid w:val="217B37E0"/>
    <w:rsid w:val="2187D70A"/>
    <w:rsid w:val="219FA573"/>
    <w:rsid w:val="21A68E12"/>
    <w:rsid w:val="21B0CF20"/>
    <w:rsid w:val="21DD12C2"/>
    <w:rsid w:val="225A51D7"/>
    <w:rsid w:val="225D6E14"/>
    <w:rsid w:val="2271FD40"/>
    <w:rsid w:val="22957613"/>
    <w:rsid w:val="22968B77"/>
    <w:rsid w:val="22F5B597"/>
    <w:rsid w:val="23195F48"/>
    <w:rsid w:val="231FF2F0"/>
    <w:rsid w:val="23691FEB"/>
    <w:rsid w:val="23DC3817"/>
    <w:rsid w:val="2411EB40"/>
    <w:rsid w:val="241EA0E2"/>
    <w:rsid w:val="24459E9D"/>
    <w:rsid w:val="245D0B2A"/>
    <w:rsid w:val="24B6CC4B"/>
    <w:rsid w:val="24C434B1"/>
    <w:rsid w:val="24D1B272"/>
    <w:rsid w:val="24E10D82"/>
    <w:rsid w:val="24FAC1D6"/>
    <w:rsid w:val="2548DC83"/>
    <w:rsid w:val="25840307"/>
    <w:rsid w:val="25D2E309"/>
    <w:rsid w:val="2603D247"/>
    <w:rsid w:val="261C4D58"/>
    <w:rsid w:val="268A3DED"/>
    <w:rsid w:val="269B5119"/>
    <w:rsid w:val="26B6ACBF"/>
    <w:rsid w:val="2706DDC0"/>
    <w:rsid w:val="2715D008"/>
    <w:rsid w:val="271730D3"/>
    <w:rsid w:val="27A70464"/>
    <w:rsid w:val="27B8DC93"/>
    <w:rsid w:val="28270B68"/>
    <w:rsid w:val="282E2BF5"/>
    <w:rsid w:val="2849D1C6"/>
    <w:rsid w:val="28C72F00"/>
    <w:rsid w:val="28CC237E"/>
    <w:rsid w:val="28E4B463"/>
    <w:rsid w:val="290A015B"/>
    <w:rsid w:val="295356A2"/>
    <w:rsid w:val="2989D382"/>
    <w:rsid w:val="29B4EF5E"/>
    <w:rsid w:val="29D59545"/>
    <w:rsid w:val="2A1C1451"/>
    <w:rsid w:val="2A21CD93"/>
    <w:rsid w:val="2A29C353"/>
    <w:rsid w:val="2A929F8D"/>
    <w:rsid w:val="2A969AA3"/>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2BEE0A"/>
    <w:rsid w:val="2D478999"/>
    <w:rsid w:val="2D7ACC39"/>
    <w:rsid w:val="2D8630DA"/>
    <w:rsid w:val="2DC79AF0"/>
    <w:rsid w:val="2DCDC113"/>
    <w:rsid w:val="2DDA48F2"/>
    <w:rsid w:val="2E2D8B05"/>
    <w:rsid w:val="2E57B413"/>
    <w:rsid w:val="2E69D725"/>
    <w:rsid w:val="2E9A4A04"/>
    <w:rsid w:val="2ECB69CA"/>
    <w:rsid w:val="2F071A3A"/>
    <w:rsid w:val="2F6AE7A2"/>
    <w:rsid w:val="2FA5D95C"/>
    <w:rsid w:val="2FB41FD6"/>
    <w:rsid w:val="2FD4F9B3"/>
    <w:rsid w:val="2FEB67C3"/>
    <w:rsid w:val="301070ED"/>
    <w:rsid w:val="30189049"/>
    <w:rsid w:val="301ECD9D"/>
    <w:rsid w:val="3023DA83"/>
    <w:rsid w:val="302B6267"/>
    <w:rsid w:val="30351C42"/>
    <w:rsid w:val="30B97893"/>
    <w:rsid w:val="31062C1E"/>
    <w:rsid w:val="31220210"/>
    <w:rsid w:val="31338E47"/>
    <w:rsid w:val="3142A489"/>
    <w:rsid w:val="31466839"/>
    <w:rsid w:val="314B177A"/>
    <w:rsid w:val="31C7B19E"/>
    <w:rsid w:val="31FD7674"/>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40E0CD7"/>
    <w:rsid w:val="3414AD5F"/>
    <w:rsid w:val="3496DA2C"/>
    <w:rsid w:val="34AD0697"/>
    <w:rsid w:val="34B6F951"/>
    <w:rsid w:val="34DD564B"/>
    <w:rsid w:val="3540124E"/>
    <w:rsid w:val="3547F4AE"/>
    <w:rsid w:val="356E3495"/>
    <w:rsid w:val="358D9884"/>
    <w:rsid w:val="35A66CEE"/>
    <w:rsid w:val="35B07DC0"/>
    <w:rsid w:val="35D0EE3A"/>
    <w:rsid w:val="3618944B"/>
    <w:rsid w:val="36492320"/>
    <w:rsid w:val="3667FF1C"/>
    <w:rsid w:val="3668019A"/>
    <w:rsid w:val="36A0EE97"/>
    <w:rsid w:val="36AEA7C4"/>
    <w:rsid w:val="36B8A198"/>
    <w:rsid w:val="36C883F6"/>
    <w:rsid w:val="370D19EA"/>
    <w:rsid w:val="372E20A0"/>
    <w:rsid w:val="37320396"/>
    <w:rsid w:val="37509DC1"/>
    <w:rsid w:val="377907BF"/>
    <w:rsid w:val="3779DC70"/>
    <w:rsid w:val="37F7C809"/>
    <w:rsid w:val="37FB3C50"/>
    <w:rsid w:val="3803951A"/>
    <w:rsid w:val="38049739"/>
    <w:rsid w:val="387585A3"/>
    <w:rsid w:val="38C30095"/>
    <w:rsid w:val="38D00A65"/>
    <w:rsid w:val="38FF58BD"/>
    <w:rsid w:val="393F5C65"/>
    <w:rsid w:val="395E2CA8"/>
    <w:rsid w:val="39840BB8"/>
    <w:rsid w:val="39E9A747"/>
    <w:rsid w:val="3A0436CB"/>
    <w:rsid w:val="3A24038A"/>
    <w:rsid w:val="3A25ED38"/>
    <w:rsid w:val="3A431196"/>
    <w:rsid w:val="3A52A326"/>
    <w:rsid w:val="3AAABB35"/>
    <w:rsid w:val="3ABE8CB2"/>
    <w:rsid w:val="3AEE1BA9"/>
    <w:rsid w:val="3B074664"/>
    <w:rsid w:val="3B0CAC55"/>
    <w:rsid w:val="3B0E0EF4"/>
    <w:rsid w:val="3B22A10F"/>
    <w:rsid w:val="3B3C37FB"/>
    <w:rsid w:val="3B554EA3"/>
    <w:rsid w:val="3B659786"/>
    <w:rsid w:val="3B6F216A"/>
    <w:rsid w:val="3BC70FB7"/>
    <w:rsid w:val="3C0A739B"/>
    <w:rsid w:val="3C1FBF44"/>
    <w:rsid w:val="3C414F8E"/>
    <w:rsid w:val="3C5FB36D"/>
    <w:rsid w:val="3CEEC8F1"/>
    <w:rsid w:val="3D20583B"/>
    <w:rsid w:val="3D332868"/>
    <w:rsid w:val="3DCB16FF"/>
    <w:rsid w:val="3DD6BE67"/>
    <w:rsid w:val="3E709542"/>
    <w:rsid w:val="3E837FFD"/>
    <w:rsid w:val="3E8BF5FB"/>
    <w:rsid w:val="3EC1B0CC"/>
    <w:rsid w:val="3ED0ECEA"/>
    <w:rsid w:val="3EDD9C65"/>
    <w:rsid w:val="3EE202E1"/>
    <w:rsid w:val="3F317AFA"/>
    <w:rsid w:val="3F72E88B"/>
    <w:rsid w:val="3F817BA6"/>
    <w:rsid w:val="3F8DA6F3"/>
    <w:rsid w:val="3FA62AAB"/>
    <w:rsid w:val="3FCBF6A8"/>
    <w:rsid w:val="4001A83B"/>
    <w:rsid w:val="400802CB"/>
    <w:rsid w:val="402733FC"/>
    <w:rsid w:val="40C392E5"/>
    <w:rsid w:val="40C4EDE4"/>
    <w:rsid w:val="412D3043"/>
    <w:rsid w:val="418A02FE"/>
    <w:rsid w:val="41ACC98B"/>
    <w:rsid w:val="41C85965"/>
    <w:rsid w:val="41C9D118"/>
    <w:rsid w:val="429F7990"/>
    <w:rsid w:val="42CF1204"/>
    <w:rsid w:val="42F92FEC"/>
    <w:rsid w:val="430EC14E"/>
    <w:rsid w:val="43194657"/>
    <w:rsid w:val="434B14B0"/>
    <w:rsid w:val="4356F120"/>
    <w:rsid w:val="4367F297"/>
    <w:rsid w:val="43851892"/>
    <w:rsid w:val="43BB1184"/>
    <w:rsid w:val="43D98003"/>
    <w:rsid w:val="43DB5B82"/>
    <w:rsid w:val="43F5F943"/>
    <w:rsid w:val="443E370F"/>
    <w:rsid w:val="443FE59B"/>
    <w:rsid w:val="445BEAE9"/>
    <w:rsid w:val="446C2C93"/>
    <w:rsid w:val="4483BADE"/>
    <w:rsid w:val="44A052D7"/>
    <w:rsid w:val="44A3933F"/>
    <w:rsid w:val="44C892B0"/>
    <w:rsid w:val="4517DF63"/>
    <w:rsid w:val="452307D1"/>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80440F"/>
    <w:rsid w:val="49A698B6"/>
    <w:rsid w:val="49BE5ABF"/>
    <w:rsid w:val="4A79EF4C"/>
    <w:rsid w:val="4A8D1931"/>
    <w:rsid w:val="4AFB8D26"/>
    <w:rsid w:val="4B57BAA0"/>
    <w:rsid w:val="4B5DE14A"/>
    <w:rsid w:val="4BC97CC7"/>
    <w:rsid w:val="4BF29231"/>
    <w:rsid w:val="4C24E2CF"/>
    <w:rsid w:val="4C259A39"/>
    <w:rsid w:val="4C335635"/>
    <w:rsid w:val="4C9BAB01"/>
    <w:rsid w:val="4C9BB17C"/>
    <w:rsid w:val="4D08D51E"/>
    <w:rsid w:val="4D08F67B"/>
    <w:rsid w:val="4D146225"/>
    <w:rsid w:val="4D4D721B"/>
    <w:rsid w:val="4D9268A0"/>
    <w:rsid w:val="4DB63610"/>
    <w:rsid w:val="4DC4FB24"/>
    <w:rsid w:val="4DD38E44"/>
    <w:rsid w:val="4DED9482"/>
    <w:rsid w:val="4DF7EAC3"/>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DE04A"/>
    <w:rsid w:val="55048728"/>
    <w:rsid w:val="5510D2D1"/>
    <w:rsid w:val="55168298"/>
    <w:rsid w:val="552503B0"/>
    <w:rsid w:val="552CBCBA"/>
    <w:rsid w:val="5546FDAE"/>
    <w:rsid w:val="55615F76"/>
    <w:rsid w:val="5574A1E4"/>
    <w:rsid w:val="557FE8A5"/>
    <w:rsid w:val="55F84838"/>
    <w:rsid w:val="5630F1E6"/>
    <w:rsid w:val="56384C3B"/>
    <w:rsid w:val="56396BC5"/>
    <w:rsid w:val="563F842C"/>
    <w:rsid w:val="564781C5"/>
    <w:rsid w:val="564D56A1"/>
    <w:rsid w:val="5650412C"/>
    <w:rsid w:val="56647287"/>
    <w:rsid w:val="56F88CB8"/>
    <w:rsid w:val="5711788F"/>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32BBB5"/>
    <w:rsid w:val="5A4E9ECC"/>
    <w:rsid w:val="5A8A149E"/>
    <w:rsid w:val="5AA3E0B1"/>
    <w:rsid w:val="5AB2FF74"/>
    <w:rsid w:val="5ABBD162"/>
    <w:rsid w:val="5ACDA75B"/>
    <w:rsid w:val="5AEDE5A0"/>
    <w:rsid w:val="5B346AFA"/>
    <w:rsid w:val="5B35218F"/>
    <w:rsid w:val="5B589EEF"/>
    <w:rsid w:val="5B74F5B9"/>
    <w:rsid w:val="5B843EE5"/>
    <w:rsid w:val="5BB5D15D"/>
    <w:rsid w:val="5CBDEE53"/>
    <w:rsid w:val="5CD3CD83"/>
    <w:rsid w:val="5D2FFD16"/>
    <w:rsid w:val="5D78033F"/>
    <w:rsid w:val="5E394B19"/>
    <w:rsid w:val="5E536753"/>
    <w:rsid w:val="5E869756"/>
    <w:rsid w:val="5EA7B3BD"/>
    <w:rsid w:val="5EC5F30C"/>
    <w:rsid w:val="5ECD6EEC"/>
    <w:rsid w:val="5F48DCE2"/>
    <w:rsid w:val="5F66AB67"/>
    <w:rsid w:val="5F78097F"/>
    <w:rsid w:val="5F782149"/>
    <w:rsid w:val="5FD71FFC"/>
    <w:rsid w:val="5FF9F296"/>
    <w:rsid w:val="60163789"/>
    <w:rsid w:val="60344D83"/>
    <w:rsid w:val="60576E6A"/>
    <w:rsid w:val="60667872"/>
    <w:rsid w:val="607188BB"/>
    <w:rsid w:val="6079D6F2"/>
    <w:rsid w:val="609384E9"/>
    <w:rsid w:val="6110F4D0"/>
    <w:rsid w:val="612D0B09"/>
    <w:rsid w:val="6152684E"/>
    <w:rsid w:val="61640694"/>
    <w:rsid w:val="619F912C"/>
    <w:rsid w:val="61ED0D82"/>
    <w:rsid w:val="6211340F"/>
    <w:rsid w:val="6228E81F"/>
    <w:rsid w:val="622960FD"/>
    <w:rsid w:val="625FACCB"/>
    <w:rsid w:val="62604039"/>
    <w:rsid w:val="626D5BCD"/>
    <w:rsid w:val="62C352F5"/>
    <w:rsid w:val="630B11A1"/>
    <w:rsid w:val="632E2E54"/>
    <w:rsid w:val="638EAAF2"/>
    <w:rsid w:val="63AD0470"/>
    <w:rsid w:val="63B7E2E6"/>
    <w:rsid w:val="63DD62DA"/>
    <w:rsid w:val="64001216"/>
    <w:rsid w:val="647BE305"/>
    <w:rsid w:val="648869FF"/>
    <w:rsid w:val="64903539"/>
    <w:rsid w:val="6491857A"/>
    <w:rsid w:val="64AEBF87"/>
    <w:rsid w:val="64BB4D19"/>
    <w:rsid w:val="6551BF26"/>
    <w:rsid w:val="65C57B62"/>
    <w:rsid w:val="65D38890"/>
    <w:rsid w:val="65DBECCB"/>
    <w:rsid w:val="65F24FBD"/>
    <w:rsid w:val="66A9F541"/>
    <w:rsid w:val="66B743B9"/>
    <w:rsid w:val="66BB48EE"/>
    <w:rsid w:val="6700B283"/>
    <w:rsid w:val="675EB1E2"/>
    <w:rsid w:val="6777BD2C"/>
    <w:rsid w:val="67B4D910"/>
    <w:rsid w:val="67C22D96"/>
    <w:rsid w:val="68667DB4"/>
    <w:rsid w:val="68B1EA4F"/>
    <w:rsid w:val="68C116A0"/>
    <w:rsid w:val="691ACE34"/>
    <w:rsid w:val="69694F19"/>
    <w:rsid w:val="69837E2D"/>
    <w:rsid w:val="698E732F"/>
    <w:rsid w:val="6996A2F3"/>
    <w:rsid w:val="699F1723"/>
    <w:rsid w:val="69B708DC"/>
    <w:rsid w:val="69E90EBB"/>
    <w:rsid w:val="6A135DFA"/>
    <w:rsid w:val="6A6F866B"/>
    <w:rsid w:val="6A81B1B5"/>
    <w:rsid w:val="6A8ECAC0"/>
    <w:rsid w:val="6A90A1CE"/>
    <w:rsid w:val="6AE0204F"/>
    <w:rsid w:val="6AF36A3E"/>
    <w:rsid w:val="6B051F7A"/>
    <w:rsid w:val="6B1FB335"/>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E030FD7"/>
    <w:rsid w:val="6E4A006C"/>
    <w:rsid w:val="6E531F97"/>
    <w:rsid w:val="6E7DBB89"/>
    <w:rsid w:val="6EAC1ACC"/>
    <w:rsid w:val="6EC81815"/>
    <w:rsid w:val="6F0473B1"/>
    <w:rsid w:val="6F0B72A5"/>
    <w:rsid w:val="6F36D5A8"/>
    <w:rsid w:val="6F3CC9B7"/>
    <w:rsid w:val="6F403E23"/>
    <w:rsid w:val="6F4AB243"/>
    <w:rsid w:val="6FA87377"/>
    <w:rsid w:val="6FEA9A69"/>
    <w:rsid w:val="70028E2F"/>
    <w:rsid w:val="70218421"/>
    <w:rsid w:val="7029CE52"/>
    <w:rsid w:val="703D261E"/>
    <w:rsid w:val="706A5D71"/>
    <w:rsid w:val="70A31F4C"/>
    <w:rsid w:val="70A9DEA2"/>
    <w:rsid w:val="70EB11A1"/>
    <w:rsid w:val="7147677E"/>
    <w:rsid w:val="715D89A3"/>
    <w:rsid w:val="7175D673"/>
    <w:rsid w:val="718EF4B9"/>
    <w:rsid w:val="71DD9494"/>
    <w:rsid w:val="71F1F985"/>
    <w:rsid w:val="71F50374"/>
    <w:rsid w:val="72909721"/>
    <w:rsid w:val="72B7449C"/>
    <w:rsid w:val="72D27383"/>
    <w:rsid w:val="72E411DA"/>
    <w:rsid w:val="730F570B"/>
    <w:rsid w:val="73155233"/>
    <w:rsid w:val="73309187"/>
    <w:rsid w:val="7359B1AA"/>
    <w:rsid w:val="7360D79C"/>
    <w:rsid w:val="73A6F9CB"/>
    <w:rsid w:val="73C0834A"/>
    <w:rsid w:val="73C1637D"/>
    <w:rsid w:val="73E4EB5C"/>
    <w:rsid w:val="73F24D5E"/>
    <w:rsid w:val="74165E86"/>
    <w:rsid w:val="74277C4A"/>
    <w:rsid w:val="747E7500"/>
    <w:rsid w:val="74D53671"/>
    <w:rsid w:val="75548884"/>
    <w:rsid w:val="755A98D1"/>
    <w:rsid w:val="7570865D"/>
    <w:rsid w:val="759FC4B3"/>
    <w:rsid w:val="75FE8C9E"/>
    <w:rsid w:val="7639CA78"/>
    <w:rsid w:val="7650C400"/>
    <w:rsid w:val="7675A226"/>
    <w:rsid w:val="767ECB99"/>
    <w:rsid w:val="76940001"/>
    <w:rsid w:val="76BB9421"/>
    <w:rsid w:val="772956A8"/>
    <w:rsid w:val="777735AB"/>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53D6A"/>
    <w:rsid w:val="78EADC07"/>
    <w:rsid w:val="78F56941"/>
    <w:rsid w:val="79059088"/>
    <w:rsid w:val="791B53A8"/>
    <w:rsid w:val="79AFE0FF"/>
    <w:rsid w:val="79C7FEDC"/>
    <w:rsid w:val="79E17A33"/>
    <w:rsid w:val="79F31535"/>
    <w:rsid w:val="79FB7CEF"/>
    <w:rsid w:val="7A28AFAE"/>
    <w:rsid w:val="7A8D12CD"/>
    <w:rsid w:val="7A95EE98"/>
    <w:rsid w:val="7AECD74D"/>
    <w:rsid w:val="7B10BCD8"/>
    <w:rsid w:val="7B190372"/>
    <w:rsid w:val="7B4BB160"/>
    <w:rsid w:val="7B57BDBA"/>
    <w:rsid w:val="7B5B531E"/>
    <w:rsid w:val="7B5C48BC"/>
    <w:rsid w:val="7B7F75D0"/>
    <w:rsid w:val="7B82B964"/>
    <w:rsid w:val="7BD30CA1"/>
    <w:rsid w:val="7BDB2083"/>
    <w:rsid w:val="7C46C2F6"/>
    <w:rsid w:val="7CAFD246"/>
    <w:rsid w:val="7CFA1AB9"/>
    <w:rsid w:val="7D0C914D"/>
    <w:rsid w:val="7D3BECAF"/>
    <w:rsid w:val="7D3F55AF"/>
    <w:rsid w:val="7DAF5461"/>
    <w:rsid w:val="7DCF16CB"/>
    <w:rsid w:val="7E099E83"/>
    <w:rsid w:val="7E1A15FE"/>
    <w:rsid w:val="7E799AB6"/>
    <w:rsid w:val="7EB83A43"/>
    <w:rsid w:val="7EC70BC0"/>
    <w:rsid w:val="7EC87065"/>
    <w:rsid w:val="7F014B63"/>
    <w:rsid w:val="7F1CCEC9"/>
    <w:rsid w:val="7F3F5136"/>
    <w:rsid w:val="7F44756F"/>
    <w:rsid w:val="7F53003A"/>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2089E20-65E3-4B7F-AC36-26BAF97C9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17</Pages>
  <Words>18745</Words>
  <Characters>10685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2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Cheng Soon</cp:lastModifiedBy>
  <cp:revision>960</cp:revision>
  <dcterms:created xsi:type="dcterms:W3CDTF">2021-07-27T14:38:00Z</dcterms:created>
  <dcterms:modified xsi:type="dcterms:W3CDTF">2021-08-2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